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30C" w:rsidRPr="0031030C" w:rsidRDefault="0031030C" w:rsidP="00EA5B9F">
      <w:pPr>
        <w:spacing w:after="0" w:line="480" w:lineRule="auto"/>
        <w:rPr>
          <w:rFonts w:ascii="Times New Roman" w:hAnsi="Times New Roman" w:cs="Times New Roman"/>
          <w:i/>
          <w:sz w:val="24"/>
          <w:szCs w:val="24"/>
        </w:rPr>
      </w:pPr>
      <w:r w:rsidRPr="0031030C">
        <w:rPr>
          <w:rFonts w:ascii="Times New Roman" w:hAnsi="Times New Roman" w:cs="Times New Roman"/>
          <w:i/>
          <w:sz w:val="24"/>
          <w:szCs w:val="24"/>
        </w:rPr>
        <w:t>Epidemiology and Infection</w:t>
      </w:r>
    </w:p>
    <w:p w:rsidR="00720771" w:rsidRDefault="00720771" w:rsidP="0031030C">
      <w:pPr>
        <w:spacing w:after="0" w:line="480" w:lineRule="auto"/>
        <w:rPr>
          <w:rFonts w:ascii="Times New Roman" w:hAnsi="Times New Roman" w:cs="Times New Roman"/>
          <w:sz w:val="24"/>
          <w:szCs w:val="24"/>
        </w:rPr>
      </w:pPr>
      <w:r w:rsidRPr="00720771">
        <w:rPr>
          <w:rFonts w:ascii="Times New Roman" w:hAnsi="Times New Roman" w:cs="Times New Roman"/>
          <w:sz w:val="24"/>
          <w:szCs w:val="24"/>
        </w:rPr>
        <w:t xml:space="preserve">Pastoral production is associated with increased </w:t>
      </w:r>
      <w:proofErr w:type="spellStart"/>
      <w:r w:rsidRPr="00720771">
        <w:rPr>
          <w:rFonts w:ascii="Times New Roman" w:hAnsi="Times New Roman" w:cs="Times New Roman"/>
          <w:i/>
          <w:sz w:val="24"/>
          <w:szCs w:val="24"/>
        </w:rPr>
        <w:t>Peste</w:t>
      </w:r>
      <w:proofErr w:type="spellEnd"/>
      <w:r w:rsidRPr="00720771">
        <w:rPr>
          <w:rFonts w:ascii="Times New Roman" w:hAnsi="Times New Roman" w:cs="Times New Roman"/>
          <w:i/>
          <w:sz w:val="24"/>
          <w:szCs w:val="24"/>
        </w:rPr>
        <w:t xml:space="preserve"> des </w:t>
      </w:r>
      <w:proofErr w:type="spellStart"/>
      <w:r w:rsidRPr="00720771">
        <w:rPr>
          <w:rFonts w:ascii="Times New Roman" w:hAnsi="Times New Roman" w:cs="Times New Roman"/>
          <w:i/>
          <w:sz w:val="24"/>
          <w:szCs w:val="24"/>
        </w:rPr>
        <w:t>petits</w:t>
      </w:r>
      <w:proofErr w:type="spellEnd"/>
      <w:r w:rsidRPr="00720771">
        <w:rPr>
          <w:rFonts w:ascii="Times New Roman" w:hAnsi="Times New Roman" w:cs="Times New Roman"/>
          <w:i/>
          <w:sz w:val="24"/>
          <w:szCs w:val="24"/>
        </w:rPr>
        <w:t xml:space="preserve"> </w:t>
      </w:r>
      <w:proofErr w:type="gramStart"/>
      <w:r w:rsidRPr="00720771">
        <w:rPr>
          <w:rFonts w:ascii="Times New Roman" w:hAnsi="Times New Roman" w:cs="Times New Roman"/>
          <w:i/>
          <w:sz w:val="24"/>
          <w:szCs w:val="24"/>
        </w:rPr>
        <w:t>ruminants</w:t>
      </w:r>
      <w:proofErr w:type="gramEnd"/>
      <w:r w:rsidRPr="00720771">
        <w:rPr>
          <w:rFonts w:ascii="Times New Roman" w:hAnsi="Times New Roman" w:cs="Times New Roman"/>
          <w:sz w:val="24"/>
          <w:szCs w:val="24"/>
        </w:rPr>
        <w:t xml:space="preserve"> </w:t>
      </w:r>
      <w:proofErr w:type="spellStart"/>
      <w:r w:rsidRPr="00720771">
        <w:rPr>
          <w:rFonts w:ascii="Times New Roman" w:hAnsi="Times New Roman" w:cs="Times New Roman"/>
          <w:sz w:val="24"/>
          <w:szCs w:val="24"/>
        </w:rPr>
        <w:t>seroprevalence</w:t>
      </w:r>
      <w:proofErr w:type="spellEnd"/>
      <w:r w:rsidRPr="00720771">
        <w:rPr>
          <w:rFonts w:ascii="Times New Roman" w:hAnsi="Times New Roman" w:cs="Times New Roman"/>
          <w:sz w:val="24"/>
          <w:szCs w:val="24"/>
        </w:rPr>
        <w:t xml:space="preserve"> in northern Tanzania across sheep, goats, and cattle</w:t>
      </w:r>
    </w:p>
    <w:p w:rsidR="0031030C" w:rsidRPr="00090B3D" w:rsidRDefault="0031030C" w:rsidP="0031030C">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C. M. </w:t>
      </w:r>
      <w:r w:rsidRPr="00090B3D">
        <w:rPr>
          <w:rFonts w:ascii="Times New Roman" w:hAnsi="Times New Roman" w:cs="Times New Roman"/>
          <w:sz w:val="24"/>
          <w:szCs w:val="24"/>
        </w:rPr>
        <w:t>Herzog</w:t>
      </w:r>
      <w:r w:rsidRPr="00090B3D">
        <w:rPr>
          <w:rFonts w:ascii="Times New Roman" w:hAnsi="Times New Roman" w:cs="Times New Roman"/>
          <w:sz w:val="24"/>
          <w:szCs w:val="24"/>
          <w:vertAlign w:val="superscript"/>
        </w:rPr>
        <w:t>1</w:t>
      </w:r>
      <w:r w:rsidRPr="00090B3D">
        <w:rPr>
          <w:rFonts w:ascii="Times New Roman" w:hAnsi="Times New Roman" w:cs="Times New Roman"/>
          <w:sz w:val="24"/>
          <w:szCs w:val="24"/>
        </w:rPr>
        <w:t xml:space="preserve">, </w:t>
      </w:r>
      <w:r>
        <w:rPr>
          <w:rFonts w:ascii="Times New Roman" w:hAnsi="Times New Roman" w:cs="Times New Roman"/>
          <w:sz w:val="24"/>
          <w:szCs w:val="24"/>
        </w:rPr>
        <w:t xml:space="preserve">W. A. </w:t>
      </w:r>
      <w:r w:rsidRPr="00090B3D">
        <w:rPr>
          <w:rFonts w:ascii="Times New Roman" w:hAnsi="Times New Roman" w:cs="Times New Roman"/>
          <w:sz w:val="24"/>
          <w:szCs w:val="24"/>
        </w:rPr>
        <w:t>de Glanville</w:t>
      </w:r>
      <w:r w:rsidRPr="00090B3D">
        <w:rPr>
          <w:rFonts w:ascii="Times New Roman" w:hAnsi="Times New Roman" w:cs="Times New Roman"/>
          <w:sz w:val="24"/>
          <w:szCs w:val="24"/>
          <w:vertAlign w:val="superscript"/>
        </w:rPr>
        <w:t>2</w:t>
      </w:r>
      <w:r w:rsidRPr="00090B3D">
        <w:rPr>
          <w:rFonts w:ascii="Times New Roman" w:hAnsi="Times New Roman" w:cs="Times New Roman"/>
          <w:sz w:val="24"/>
          <w:szCs w:val="24"/>
        </w:rPr>
        <w:t xml:space="preserve">, </w:t>
      </w:r>
      <w:r>
        <w:rPr>
          <w:rFonts w:ascii="Times New Roman" w:hAnsi="Times New Roman" w:cs="Times New Roman"/>
          <w:sz w:val="24"/>
          <w:szCs w:val="24"/>
        </w:rPr>
        <w:t>B.</w:t>
      </w:r>
      <w:r w:rsidRPr="00090B3D">
        <w:rPr>
          <w:rFonts w:ascii="Times New Roman" w:hAnsi="Times New Roman" w:cs="Times New Roman"/>
          <w:sz w:val="24"/>
          <w:szCs w:val="24"/>
        </w:rPr>
        <w:t xml:space="preserve"> J. Willett</w:t>
      </w:r>
      <w:r>
        <w:rPr>
          <w:rFonts w:ascii="Times New Roman" w:hAnsi="Times New Roman" w:cs="Times New Roman"/>
          <w:sz w:val="24"/>
          <w:szCs w:val="24"/>
          <w:vertAlign w:val="superscript"/>
        </w:rPr>
        <w:t>3</w:t>
      </w:r>
      <w:r w:rsidRPr="00090B3D">
        <w:rPr>
          <w:rFonts w:ascii="Times New Roman" w:hAnsi="Times New Roman" w:cs="Times New Roman"/>
          <w:sz w:val="24"/>
          <w:szCs w:val="24"/>
        </w:rPr>
        <w:t xml:space="preserve">, </w:t>
      </w:r>
      <w:r>
        <w:rPr>
          <w:rFonts w:ascii="Times New Roman" w:hAnsi="Times New Roman" w:cs="Times New Roman"/>
          <w:sz w:val="24"/>
          <w:szCs w:val="24"/>
        </w:rPr>
        <w:t>T. J.</w:t>
      </w:r>
      <w:r w:rsidRPr="00090B3D">
        <w:rPr>
          <w:rFonts w:ascii="Times New Roman" w:hAnsi="Times New Roman" w:cs="Times New Roman"/>
          <w:sz w:val="24"/>
          <w:szCs w:val="24"/>
        </w:rPr>
        <w:t xml:space="preserve"> Kibona</w:t>
      </w:r>
      <w:r>
        <w:rPr>
          <w:rFonts w:ascii="Times New Roman" w:hAnsi="Times New Roman" w:cs="Times New Roman"/>
          <w:sz w:val="24"/>
          <w:szCs w:val="24"/>
          <w:vertAlign w:val="superscript"/>
        </w:rPr>
        <w:t>4</w:t>
      </w:r>
      <w:r w:rsidRPr="00090B3D">
        <w:rPr>
          <w:rFonts w:ascii="Times New Roman" w:hAnsi="Times New Roman" w:cs="Times New Roman"/>
          <w:sz w:val="24"/>
          <w:szCs w:val="24"/>
        </w:rPr>
        <w:t xml:space="preserve">, </w:t>
      </w:r>
      <w:r>
        <w:rPr>
          <w:rFonts w:ascii="Times New Roman" w:hAnsi="Times New Roman" w:cs="Times New Roman"/>
          <w:sz w:val="24"/>
          <w:szCs w:val="24"/>
        </w:rPr>
        <w:t>I.</w:t>
      </w:r>
      <w:r w:rsidRPr="00090B3D">
        <w:rPr>
          <w:rFonts w:ascii="Times New Roman" w:hAnsi="Times New Roman" w:cs="Times New Roman"/>
          <w:sz w:val="24"/>
          <w:szCs w:val="24"/>
        </w:rPr>
        <w:t xml:space="preserve"> M. Cattadori</w:t>
      </w:r>
      <w:r w:rsidRPr="00090B3D">
        <w:rPr>
          <w:rFonts w:ascii="Times New Roman" w:hAnsi="Times New Roman" w:cs="Times New Roman"/>
          <w:sz w:val="24"/>
          <w:szCs w:val="24"/>
          <w:vertAlign w:val="superscript"/>
        </w:rPr>
        <w:t>1</w:t>
      </w:r>
      <w:r w:rsidRPr="00090B3D">
        <w:rPr>
          <w:rFonts w:ascii="Times New Roman" w:hAnsi="Times New Roman" w:cs="Times New Roman"/>
          <w:sz w:val="24"/>
          <w:szCs w:val="24"/>
        </w:rPr>
        <w:t xml:space="preserve">, </w:t>
      </w:r>
      <w:r>
        <w:rPr>
          <w:rFonts w:ascii="Times New Roman" w:hAnsi="Times New Roman" w:cs="Times New Roman"/>
          <w:sz w:val="24"/>
          <w:szCs w:val="24"/>
        </w:rPr>
        <w:t>V.</w:t>
      </w:r>
      <w:r w:rsidRPr="00090B3D">
        <w:rPr>
          <w:rFonts w:ascii="Times New Roman" w:hAnsi="Times New Roman" w:cs="Times New Roman"/>
          <w:sz w:val="24"/>
          <w:szCs w:val="24"/>
        </w:rPr>
        <w:t xml:space="preserve"> Kapur</w:t>
      </w:r>
      <w:r w:rsidRPr="00090B3D">
        <w:rPr>
          <w:rFonts w:ascii="Times New Roman" w:hAnsi="Times New Roman" w:cs="Times New Roman"/>
          <w:sz w:val="24"/>
          <w:szCs w:val="24"/>
          <w:vertAlign w:val="superscript"/>
        </w:rPr>
        <w:t>1</w:t>
      </w:r>
      <w:r w:rsidRPr="00090B3D">
        <w:rPr>
          <w:rFonts w:ascii="Times New Roman" w:hAnsi="Times New Roman" w:cs="Times New Roman"/>
          <w:sz w:val="24"/>
          <w:szCs w:val="24"/>
        </w:rPr>
        <w:t xml:space="preserve">, </w:t>
      </w:r>
      <w:r>
        <w:rPr>
          <w:rFonts w:ascii="Times New Roman" w:hAnsi="Times New Roman" w:cs="Times New Roman"/>
          <w:sz w:val="24"/>
          <w:szCs w:val="24"/>
        </w:rPr>
        <w:t>P.</w:t>
      </w:r>
      <w:r w:rsidRPr="00090B3D">
        <w:rPr>
          <w:rFonts w:ascii="Times New Roman" w:hAnsi="Times New Roman" w:cs="Times New Roman"/>
          <w:sz w:val="24"/>
          <w:szCs w:val="24"/>
        </w:rPr>
        <w:t xml:space="preserve"> J. Hudson</w:t>
      </w:r>
      <w:r w:rsidRPr="00090B3D">
        <w:rPr>
          <w:rFonts w:ascii="Times New Roman" w:hAnsi="Times New Roman" w:cs="Times New Roman"/>
          <w:sz w:val="24"/>
          <w:szCs w:val="24"/>
          <w:vertAlign w:val="superscript"/>
        </w:rPr>
        <w:t>1</w:t>
      </w:r>
      <w:r w:rsidRPr="00090B3D">
        <w:rPr>
          <w:rFonts w:ascii="Times New Roman" w:hAnsi="Times New Roman" w:cs="Times New Roman"/>
          <w:sz w:val="24"/>
          <w:szCs w:val="24"/>
        </w:rPr>
        <w:t xml:space="preserve">, </w:t>
      </w:r>
      <w:r>
        <w:rPr>
          <w:rFonts w:ascii="Times New Roman" w:hAnsi="Times New Roman" w:cs="Times New Roman"/>
          <w:sz w:val="24"/>
          <w:szCs w:val="24"/>
        </w:rPr>
        <w:t>J.</w:t>
      </w:r>
      <w:r w:rsidRPr="00090B3D">
        <w:rPr>
          <w:rFonts w:ascii="Times New Roman" w:hAnsi="Times New Roman" w:cs="Times New Roman"/>
          <w:sz w:val="24"/>
          <w:szCs w:val="24"/>
        </w:rPr>
        <w:t xml:space="preserve"> Buza</w:t>
      </w:r>
      <w:r>
        <w:rPr>
          <w:rFonts w:ascii="Times New Roman" w:hAnsi="Times New Roman" w:cs="Times New Roman"/>
          <w:sz w:val="24"/>
          <w:szCs w:val="24"/>
          <w:vertAlign w:val="superscript"/>
        </w:rPr>
        <w:t>4</w:t>
      </w:r>
      <w:r w:rsidRPr="00090B3D">
        <w:rPr>
          <w:rFonts w:ascii="Times New Roman" w:hAnsi="Times New Roman" w:cs="Times New Roman"/>
          <w:sz w:val="24"/>
          <w:szCs w:val="24"/>
        </w:rPr>
        <w:t xml:space="preserve">, </w:t>
      </w:r>
      <w:r>
        <w:rPr>
          <w:rFonts w:ascii="Times New Roman" w:hAnsi="Times New Roman" w:cs="Times New Roman"/>
          <w:sz w:val="24"/>
          <w:szCs w:val="24"/>
        </w:rPr>
        <w:t>S.</w:t>
      </w:r>
      <w:r w:rsidRPr="00090B3D">
        <w:rPr>
          <w:rFonts w:ascii="Times New Roman" w:hAnsi="Times New Roman" w:cs="Times New Roman"/>
          <w:sz w:val="24"/>
          <w:szCs w:val="24"/>
        </w:rPr>
        <w:t xml:space="preserve"> Cleaveland</w:t>
      </w:r>
      <w:r w:rsidRPr="00090B3D">
        <w:rPr>
          <w:rFonts w:ascii="Times New Roman" w:hAnsi="Times New Roman" w:cs="Times New Roman"/>
          <w:sz w:val="24"/>
          <w:szCs w:val="24"/>
          <w:vertAlign w:val="superscript"/>
        </w:rPr>
        <w:t>2</w:t>
      </w:r>
      <w:r w:rsidRPr="00090B3D">
        <w:rPr>
          <w:rFonts w:ascii="Times New Roman" w:hAnsi="Times New Roman" w:cs="Times New Roman"/>
          <w:sz w:val="24"/>
          <w:szCs w:val="24"/>
        </w:rPr>
        <w:t xml:space="preserve">, and </w:t>
      </w:r>
      <w:r>
        <w:rPr>
          <w:rFonts w:ascii="Times New Roman" w:hAnsi="Times New Roman" w:cs="Times New Roman"/>
          <w:sz w:val="24"/>
          <w:szCs w:val="24"/>
        </w:rPr>
        <w:t>O.</w:t>
      </w:r>
      <w:r w:rsidRPr="00090B3D">
        <w:rPr>
          <w:rFonts w:ascii="Times New Roman" w:hAnsi="Times New Roman" w:cs="Times New Roman"/>
          <w:sz w:val="24"/>
          <w:szCs w:val="24"/>
        </w:rPr>
        <w:t xml:space="preserve"> N. Bjørnstad</w:t>
      </w:r>
      <w:r w:rsidRPr="00090B3D">
        <w:rPr>
          <w:rFonts w:ascii="Times New Roman" w:hAnsi="Times New Roman" w:cs="Times New Roman"/>
          <w:sz w:val="24"/>
          <w:szCs w:val="24"/>
          <w:vertAlign w:val="superscript"/>
        </w:rPr>
        <w:t>1</w:t>
      </w:r>
    </w:p>
    <w:p w:rsidR="0031030C" w:rsidRDefault="0031030C" w:rsidP="00EA5B9F">
      <w:pPr>
        <w:spacing w:after="0" w:line="480" w:lineRule="auto"/>
        <w:rPr>
          <w:rFonts w:ascii="Times New Roman" w:hAnsi="Times New Roman" w:cs="Times New Roman"/>
          <w:b/>
          <w:sz w:val="24"/>
          <w:szCs w:val="24"/>
        </w:rPr>
      </w:pPr>
    </w:p>
    <w:p w:rsidR="0031030C" w:rsidRDefault="0031030C" w:rsidP="00EA5B9F">
      <w:pPr>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 Material</w:t>
      </w:r>
    </w:p>
    <w:p w:rsidR="0031030C" w:rsidRDefault="0031030C" w:rsidP="00EA5B9F">
      <w:pPr>
        <w:spacing w:after="0" w:line="480" w:lineRule="auto"/>
        <w:rPr>
          <w:rFonts w:ascii="Times New Roman" w:hAnsi="Times New Roman" w:cs="Times New Roman"/>
          <w:b/>
          <w:sz w:val="24"/>
          <w:szCs w:val="24"/>
        </w:rPr>
      </w:pPr>
    </w:p>
    <w:p w:rsidR="00EA5B9F" w:rsidRDefault="0031030C" w:rsidP="00EA5B9F">
      <w:pPr>
        <w:spacing w:after="0" w:line="480" w:lineRule="auto"/>
        <w:rPr>
          <w:rFonts w:ascii="Times New Roman" w:hAnsi="Times New Roman" w:cs="Times New Roman"/>
          <w:sz w:val="24"/>
          <w:szCs w:val="24"/>
        </w:rPr>
      </w:pPr>
      <w:r>
        <w:rPr>
          <w:rFonts w:ascii="Times New Roman" w:hAnsi="Times New Roman" w:cs="Times New Roman"/>
          <w:b/>
          <w:sz w:val="24"/>
          <w:szCs w:val="24"/>
        </w:rPr>
        <w:t>Supplementary Figure S</w:t>
      </w:r>
      <w:r w:rsidR="00EA5B9F" w:rsidRPr="00881670">
        <w:rPr>
          <w:rFonts w:ascii="Times New Roman" w:hAnsi="Times New Roman" w:cs="Times New Roman"/>
          <w:b/>
          <w:sz w:val="24"/>
          <w:szCs w:val="24"/>
        </w:rPr>
        <w:t>1.</w:t>
      </w:r>
      <w:r w:rsidR="00EA5B9F" w:rsidRPr="00881670">
        <w:rPr>
          <w:rFonts w:ascii="Times New Roman" w:hAnsi="Times New Roman" w:cs="Times New Roman"/>
          <w:sz w:val="24"/>
          <w:szCs w:val="24"/>
        </w:rPr>
        <w:t xml:space="preserve">  PPRV overall </w:t>
      </w:r>
      <w:proofErr w:type="spellStart"/>
      <w:r w:rsidR="00EA5B9F" w:rsidRPr="00881670">
        <w:rPr>
          <w:rFonts w:ascii="Times New Roman" w:hAnsi="Times New Roman" w:cs="Times New Roman"/>
          <w:sz w:val="24"/>
          <w:szCs w:val="24"/>
        </w:rPr>
        <w:t>seroprevalence</w:t>
      </w:r>
      <w:proofErr w:type="spellEnd"/>
      <w:r w:rsidR="00EA5B9F" w:rsidRPr="00881670">
        <w:rPr>
          <w:rFonts w:ascii="Times New Roman" w:hAnsi="Times New Roman" w:cs="Times New Roman"/>
          <w:sz w:val="24"/>
          <w:szCs w:val="24"/>
        </w:rPr>
        <w:t xml:space="preserve"> by species among 20 northern Tanzanian villages. </w:t>
      </w:r>
    </w:p>
    <w:p w:rsidR="00EA5B9F" w:rsidRDefault="00EA5B9F" w:rsidP="00EA5B9F">
      <w:pPr>
        <w:spacing w:after="0" w:line="480" w:lineRule="auto"/>
        <w:rPr>
          <w:rFonts w:ascii="Times New Roman" w:hAnsi="Times New Roman" w:cs="Times New Roman"/>
          <w:sz w:val="24"/>
          <w:szCs w:val="24"/>
        </w:rPr>
      </w:pPr>
      <w:r w:rsidRPr="00881670">
        <w:rPr>
          <w:rFonts w:ascii="Times New Roman" w:hAnsi="Times New Roman" w:cs="Times New Roman"/>
          <w:noProof/>
          <w:sz w:val="24"/>
          <w:szCs w:val="24"/>
          <w:lang w:eastAsia="zh-CN"/>
        </w:rPr>
        <mc:AlternateContent>
          <mc:Choice Requires="wpg">
            <w:drawing>
              <wp:anchor distT="0" distB="0" distL="114300" distR="114300" simplePos="0" relativeHeight="251659264" behindDoc="0" locked="0" layoutInCell="1" allowOverlap="1" wp14:anchorId="33B318FD" wp14:editId="78D272E8">
                <wp:simplePos x="0" y="0"/>
                <wp:positionH relativeFrom="margin">
                  <wp:align>left</wp:align>
                </wp:positionH>
                <wp:positionV relativeFrom="paragraph">
                  <wp:posOffset>67311</wp:posOffset>
                </wp:positionV>
                <wp:extent cx="6350000" cy="2419350"/>
                <wp:effectExtent l="0" t="0" r="0" b="19050"/>
                <wp:wrapNone/>
                <wp:docPr id="11" name="Group 10"/>
                <wp:cNvGraphicFramePr/>
                <a:graphic xmlns:a="http://schemas.openxmlformats.org/drawingml/2006/main">
                  <a:graphicData uri="http://schemas.microsoft.com/office/word/2010/wordprocessingGroup">
                    <wpg:wgp>
                      <wpg:cNvGrpSpPr/>
                      <wpg:grpSpPr>
                        <a:xfrm>
                          <a:off x="0" y="0"/>
                          <a:ext cx="6350000" cy="2419350"/>
                          <a:chOff x="0" y="0"/>
                          <a:chExt cx="11337916" cy="3722914"/>
                        </a:xfrm>
                      </wpg:grpSpPr>
                      <wpg:grpSp>
                        <wpg:cNvPr id="2" name="Group 2"/>
                        <wpg:cNvGrpSpPr/>
                        <wpg:grpSpPr>
                          <a:xfrm>
                            <a:off x="121558" y="13422"/>
                            <a:ext cx="11216358" cy="3502529"/>
                            <a:chOff x="121558" y="13422"/>
                            <a:chExt cx="11216358" cy="3502529"/>
                          </a:xfrm>
                        </wpg:grpSpPr>
                        <wps:wsp>
                          <wps:cNvPr id="4" name="TextBox 1"/>
                          <wps:cNvSpPr txBox="1"/>
                          <wps:spPr>
                            <a:xfrm>
                              <a:off x="10124580" y="323717"/>
                              <a:ext cx="701417" cy="3192234"/>
                            </a:xfrm>
                            <a:prstGeom prst="rect">
                              <a:avLst/>
                            </a:prstGeom>
                            <a:solidFill>
                              <a:schemeClr val="bg1"/>
                            </a:solidFill>
                          </wps:spPr>
                          <wps:txbx>
                            <w:txbxContent>
                              <w:p w:rsidR="00EA5B9F" w:rsidRPr="00BA6F93" w:rsidRDefault="00EA5B9F" w:rsidP="00EA5B9F">
                                <w:pPr>
                                  <w:pStyle w:val="NormalWeb"/>
                                  <w:spacing w:before="0" w:beforeAutospacing="0" w:after="0" w:afterAutospacing="0"/>
                                  <w:rPr>
                                    <w:rFonts w:ascii="Arial" w:hAnsi="Arial" w:cs="Arial"/>
                                    <w:color w:val="000000" w:themeColor="text1"/>
                                    <w:kern w:val="24"/>
                                    <w:sz w:val="2"/>
                                    <w:szCs w:val="40"/>
                                  </w:rPr>
                                </w:pPr>
                              </w:p>
                              <w:p w:rsidR="00EA5B9F" w:rsidRPr="00BA6F93" w:rsidRDefault="00EA5B9F" w:rsidP="00EA5B9F">
                                <w:pPr>
                                  <w:pStyle w:val="NormalWeb"/>
                                  <w:spacing w:before="0" w:beforeAutospacing="0" w:after="0" w:afterAutospacing="0"/>
                                  <w:rPr>
                                    <w:rFonts w:ascii="Arial" w:hAnsi="Arial" w:cs="Arial"/>
                                    <w:color w:val="000000" w:themeColor="text1"/>
                                    <w:kern w:val="24"/>
                                    <w:sz w:val="4"/>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70</w:t>
                                </w: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60</w:t>
                                </w:r>
                              </w:p>
                              <w:p w:rsidR="00EA5B9F" w:rsidRPr="00BA6F93" w:rsidRDefault="00EA5B9F" w:rsidP="00EA5B9F">
                                <w:pPr>
                                  <w:pStyle w:val="NormalWeb"/>
                                  <w:spacing w:before="0" w:beforeAutospacing="0" w:after="0" w:afterAutospacing="0"/>
                                  <w:rPr>
                                    <w:rFonts w:ascii="Arial" w:hAnsi="Arial" w:cs="Arial"/>
                                    <w:color w:val="000000" w:themeColor="text1"/>
                                    <w:kern w:val="24"/>
                                    <w:sz w:val="22"/>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5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4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3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20</w:t>
                                </w:r>
                              </w:p>
                              <w:p w:rsidR="00EA5B9F" w:rsidRPr="00BA6F93" w:rsidRDefault="00EA5B9F" w:rsidP="00EA5B9F">
                                <w:pPr>
                                  <w:pStyle w:val="NormalWeb"/>
                                  <w:spacing w:before="0" w:beforeAutospacing="0" w:after="0" w:afterAutospacing="0"/>
                                  <w:rPr>
                                    <w:rFonts w:ascii="Arial" w:hAnsi="Arial" w:cs="Arial"/>
                                    <w:color w:val="000000" w:themeColor="text1"/>
                                    <w:kern w:val="24"/>
                                    <w:sz w:val="18"/>
                                    <w:szCs w:val="40"/>
                                  </w:rPr>
                                </w:pPr>
                              </w:p>
                              <w:p w:rsidR="00EA5B9F" w:rsidRPr="00BA6F93" w:rsidRDefault="00EA5B9F" w:rsidP="00EA5B9F">
                                <w:pPr>
                                  <w:pStyle w:val="NormalWeb"/>
                                  <w:spacing w:before="0" w:beforeAutospacing="0" w:after="0" w:afterAutospacing="0"/>
                                  <w:rPr>
                                    <w:rFonts w:ascii="Arial" w:hAnsi="Arial" w:cs="Arial"/>
                                    <w:color w:val="000000" w:themeColor="text1"/>
                                    <w:kern w:val="24"/>
                                    <w:sz w:val="20"/>
                                    <w:szCs w:val="40"/>
                                  </w:rPr>
                                </w:pPr>
                                <w:r w:rsidRPr="00BA6F93">
                                  <w:rPr>
                                    <w:rFonts w:ascii="Arial" w:hAnsi="Arial" w:cs="Arial"/>
                                    <w:color w:val="000000" w:themeColor="text1"/>
                                    <w:kern w:val="24"/>
                                    <w:sz w:val="20"/>
                                    <w:szCs w:val="40"/>
                                  </w:rPr>
                                  <w:t>10</w:t>
                                </w:r>
                              </w:p>
                              <w:p w:rsidR="00EA5B9F" w:rsidRPr="00BA6F93" w:rsidRDefault="00EA5B9F" w:rsidP="00EA5B9F">
                                <w:pPr>
                                  <w:pStyle w:val="NormalWeb"/>
                                  <w:spacing w:before="0" w:beforeAutospacing="0" w:after="0" w:afterAutospacing="0"/>
                                  <w:rPr>
                                    <w:rFonts w:ascii="Arial" w:hAnsi="Arial" w:cs="Arial"/>
                                    <w:sz w:val="16"/>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0</w:t>
                                </w:r>
                              </w:p>
                            </w:txbxContent>
                          </wps:txbx>
                          <wps:bodyPr wrap="square" rtlCol="0">
                            <a:noAutofit/>
                          </wps:bodyPr>
                        </wps:wsp>
                        <wpg:grpSp>
                          <wpg:cNvPr id="5" name="Group 5"/>
                          <wpg:cNvGrpSpPr/>
                          <wpg:grpSpPr>
                            <a:xfrm>
                              <a:off x="121558" y="13422"/>
                              <a:ext cx="9349755" cy="3439161"/>
                              <a:chOff x="121558" y="13422"/>
                              <a:chExt cx="9107422" cy="2637864"/>
                            </a:xfrm>
                          </wpg:grpSpPr>
                          <pic:pic xmlns:pic="http://schemas.openxmlformats.org/drawingml/2006/picture">
                            <pic:nvPicPr>
                              <pic:cNvPr id="8" name="Picture 8"/>
                              <pic:cNvPicPr>
                                <a:picLocks noChangeAspect="1"/>
                              </pic:cNvPicPr>
                            </pic:nvPicPr>
                            <pic:blipFill rotWithShape="1">
                              <a:blip r:embed="rId5">
                                <a:extLst>
                                  <a:ext uri="{28A0092B-C50C-407E-A947-70E740481C1C}">
                                    <a14:useLocalDpi xmlns:a14="http://schemas.microsoft.com/office/drawing/2010/main" val="0"/>
                                  </a:ext>
                                </a:extLst>
                              </a:blip>
                              <a:srcRect l="3883" r="50805" b="55317"/>
                              <a:stretch/>
                            </pic:blipFill>
                            <pic:spPr>
                              <a:xfrm>
                                <a:off x="121558" y="57528"/>
                                <a:ext cx="3017519" cy="2567941"/>
                              </a:xfrm>
                              <a:prstGeom prst="rect">
                                <a:avLst/>
                              </a:prstGeom>
                            </pic:spPr>
                          </pic:pic>
                          <pic:pic xmlns:pic="http://schemas.openxmlformats.org/drawingml/2006/picture">
                            <pic:nvPicPr>
                              <pic:cNvPr id="9" name="Picture 9"/>
                              <pic:cNvPicPr>
                                <a:picLocks noChangeAspect="1"/>
                              </pic:cNvPicPr>
                            </pic:nvPicPr>
                            <pic:blipFill rotWithShape="1">
                              <a:blip r:embed="rId5">
                                <a:extLst>
                                  <a:ext uri="{28A0092B-C50C-407E-A947-70E740481C1C}">
                                    <a14:useLocalDpi xmlns:a14="http://schemas.microsoft.com/office/drawing/2010/main" val="0"/>
                                  </a:ext>
                                </a:extLst>
                              </a:blip>
                              <a:srcRect l="4457" t="49221" r="50781" b="4880"/>
                              <a:stretch/>
                            </pic:blipFill>
                            <pic:spPr>
                              <a:xfrm>
                                <a:off x="6248037" y="13422"/>
                                <a:ext cx="2980943" cy="2637864"/>
                              </a:xfrm>
                              <a:prstGeom prst="rect">
                                <a:avLst/>
                              </a:prstGeom>
                            </pic:spPr>
                          </pic:pic>
                          <pic:pic xmlns:pic="http://schemas.openxmlformats.org/drawingml/2006/picture">
                            <pic:nvPicPr>
                              <pic:cNvPr id="10" name="Picture 10"/>
                              <pic:cNvPicPr>
                                <a:picLocks noChangeAspect="1"/>
                              </pic:cNvPicPr>
                            </pic:nvPicPr>
                            <pic:blipFill rotWithShape="1">
                              <a:blip r:embed="rId5">
                                <a:extLst>
                                  <a:ext uri="{28A0092B-C50C-407E-A947-70E740481C1C}">
                                    <a14:useLocalDpi xmlns:a14="http://schemas.microsoft.com/office/drawing/2010/main" val="0"/>
                                  </a:ext>
                                </a:extLst>
                              </a:blip>
                              <a:srcRect l="54460" r="1052" b="55317"/>
                              <a:stretch/>
                            </pic:blipFill>
                            <pic:spPr>
                              <a:xfrm>
                                <a:off x="3203086" y="57528"/>
                                <a:ext cx="2962656" cy="2567941"/>
                              </a:xfrm>
                              <a:prstGeom prst="rect">
                                <a:avLst/>
                              </a:prstGeom>
                            </pic:spPr>
                          </pic:pic>
                        </wpg:grpSp>
                        <pic:pic xmlns:pic="http://schemas.openxmlformats.org/drawingml/2006/picture">
                          <pic:nvPicPr>
                            <pic:cNvPr id="6" name="Picture 6"/>
                            <pic:cNvPicPr>
                              <a:picLocks noChangeAspect="1"/>
                            </pic:cNvPicPr>
                          </pic:nvPicPr>
                          <pic:blipFill rotWithShape="1">
                            <a:blip r:embed="rId6"/>
                            <a:srcRect l="83671" t="58756" r="14050" b="25578"/>
                            <a:stretch/>
                          </pic:blipFill>
                          <pic:spPr>
                            <a:xfrm>
                              <a:off x="9513542" y="490166"/>
                              <a:ext cx="780717" cy="2984467"/>
                            </a:xfrm>
                            <a:prstGeom prst="rect">
                              <a:avLst/>
                            </a:prstGeom>
                          </pic:spPr>
                        </pic:pic>
                        <wps:wsp>
                          <wps:cNvPr id="7" name="TextBox 7"/>
                          <wps:cNvSpPr txBox="1"/>
                          <wps:spPr>
                            <a:xfrm>
                              <a:off x="10574446" y="424556"/>
                              <a:ext cx="763470" cy="2935864"/>
                            </a:xfrm>
                            <a:prstGeom prst="rect">
                              <a:avLst/>
                            </a:prstGeom>
                            <a:noFill/>
                          </wps:spPr>
                          <wps:txbx>
                            <w:txbxContent>
                              <w:p w:rsidR="00EA5B9F" w:rsidRPr="00BA6F93" w:rsidRDefault="00EA5B9F" w:rsidP="00EA5B9F">
                                <w:pPr>
                                  <w:pStyle w:val="NormalWeb"/>
                                  <w:spacing w:before="0" w:beforeAutospacing="0" w:after="0" w:afterAutospacing="0"/>
                                  <w:jc w:val="center"/>
                                  <w:rPr>
                                    <w:rFonts w:ascii="Arial" w:hAnsi="Arial" w:cs="Arial"/>
                                    <w:szCs w:val="30"/>
                                  </w:rPr>
                                </w:pPr>
                                <w:proofErr w:type="spellStart"/>
                                <w:r w:rsidRPr="00BA6F93">
                                  <w:rPr>
                                    <w:rFonts w:ascii="Arial" w:hAnsi="Arial" w:cs="Arial"/>
                                    <w:b/>
                                    <w:bCs/>
                                    <w:color w:val="000000" w:themeColor="text1"/>
                                    <w:kern w:val="24"/>
                                    <w:szCs w:val="30"/>
                                  </w:rPr>
                                  <w:t>Seroprevalence</w:t>
                                </w:r>
                                <w:proofErr w:type="spellEnd"/>
                                <w:r w:rsidRPr="00BA6F93">
                                  <w:rPr>
                                    <w:rFonts w:ascii="Arial" w:hAnsi="Arial" w:cs="Arial"/>
                                    <w:b/>
                                    <w:bCs/>
                                    <w:color w:val="000000" w:themeColor="text1"/>
                                    <w:kern w:val="24"/>
                                    <w:szCs w:val="30"/>
                                  </w:rPr>
                                  <w:t xml:space="preserve"> (%)</w:t>
                                </w:r>
                              </w:p>
                            </w:txbxContent>
                          </wps:txbx>
                          <wps:bodyPr vert="eaVert" wrap="square" rtlCol="0">
                            <a:noAutofit/>
                          </wps:bodyPr>
                        </wps:wsp>
                      </wpg:grpSp>
                      <wps:wsp>
                        <wps:cNvPr id="3" name="Rectangle 3"/>
                        <wps:cNvSpPr/>
                        <wps:spPr>
                          <a:xfrm>
                            <a:off x="0" y="0"/>
                            <a:ext cx="11152414" cy="37229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B318FD" id="Group 10" o:spid="_x0000_s1026" style="position:absolute;margin-left:0;margin-top:5.3pt;width:500pt;height:190.5pt;z-index:251659264;mso-position-horizontal:left;mso-position-horizontal-relative:margin;mso-width-relative:margin;mso-height-relative:margin" coordsize="113379,3722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">
                <v:group id="Group 2" o:spid="_x0000_s1027" style="position:absolute;left:1215;top:134;width:112164;height:35025" coordorigin="1215,134" coordsize="112163,35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202" coordsize="21600,21600" o:spt="202" path="m,l,21600r21600,l21600,xe">
                    <v:stroke joinstyle="miter"/>
                    <v:path gradientshapeok="t" o:connecttype="rect"/>
                  </v:shapetype>
                  <v:shape id="TextBox 1" o:spid="_x0000_s1028" type="#_x0000_t202" style="position:absolute;left:101245;top:3237;width:7014;height:31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toWwgAAANoAAAAPAAAAZHJzL2Rvd25yZXYueG1sRI9PawIx&#10;FMTvgt8hPMGbJpbS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CnStoWwgAAANoAAAAPAAAA&#10;AAAAAAAAAAAAAAcCAABkcnMvZG93bnJldi54bWxQSwUGAAAAAAMAAwC3AAAA9gIAAAAA&#10;" fillcolor="white [3212]" stroked="f">
                    <v:textbox>
                      <w:txbxContent>
                        <w:p w:rsidR="00EA5B9F" w:rsidRPr="00BA6F93" w:rsidRDefault="00EA5B9F" w:rsidP="00EA5B9F">
                          <w:pPr>
                            <w:pStyle w:val="NormalWeb"/>
                            <w:spacing w:before="0" w:beforeAutospacing="0" w:after="0" w:afterAutospacing="0"/>
                            <w:rPr>
                              <w:rFonts w:ascii="Arial" w:hAnsi="Arial" w:cs="Arial"/>
                              <w:color w:val="000000" w:themeColor="text1"/>
                              <w:kern w:val="24"/>
                              <w:sz w:val="2"/>
                              <w:szCs w:val="40"/>
                            </w:rPr>
                          </w:pPr>
                        </w:p>
                        <w:p w:rsidR="00EA5B9F" w:rsidRPr="00BA6F93" w:rsidRDefault="00EA5B9F" w:rsidP="00EA5B9F">
                          <w:pPr>
                            <w:pStyle w:val="NormalWeb"/>
                            <w:spacing w:before="0" w:beforeAutospacing="0" w:after="0" w:afterAutospacing="0"/>
                            <w:rPr>
                              <w:rFonts w:ascii="Arial" w:hAnsi="Arial" w:cs="Arial"/>
                              <w:color w:val="000000" w:themeColor="text1"/>
                              <w:kern w:val="24"/>
                              <w:sz w:val="4"/>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70</w:t>
                          </w: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60</w:t>
                          </w:r>
                        </w:p>
                        <w:p w:rsidR="00EA5B9F" w:rsidRPr="00BA6F93" w:rsidRDefault="00EA5B9F" w:rsidP="00EA5B9F">
                          <w:pPr>
                            <w:pStyle w:val="NormalWeb"/>
                            <w:spacing w:before="0" w:beforeAutospacing="0" w:after="0" w:afterAutospacing="0"/>
                            <w:rPr>
                              <w:rFonts w:ascii="Arial" w:hAnsi="Arial" w:cs="Arial"/>
                              <w:color w:val="000000" w:themeColor="text1"/>
                              <w:kern w:val="24"/>
                              <w:sz w:val="22"/>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5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4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30</w:t>
                          </w:r>
                        </w:p>
                        <w:p w:rsidR="00EA5B9F" w:rsidRPr="00BA6F93" w:rsidRDefault="00EA5B9F" w:rsidP="00EA5B9F">
                          <w:pPr>
                            <w:pStyle w:val="NormalWeb"/>
                            <w:spacing w:before="0" w:beforeAutospacing="0" w:after="0" w:afterAutospacing="0"/>
                            <w:rPr>
                              <w:rFonts w:ascii="Arial" w:hAnsi="Arial" w:cs="Arial"/>
                              <w:color w:val="000000" w:themeColor="text1"/>
                              <w:kern w:val="24"/>
                              <w:sz w:val="16"/>
                              <w:szCs w:val="40"/>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20</w:t>
                          </w:r>
                        </w:p>
                        <w:p w:rsidR="00EA5B9F" w:rsidRPr="00BA6F93" w:rsidRDefault="00EA5B9F" w:rsidP="00EA5B9F">
                          <w:pPr>
                            <w:pStyle w:val="NormalWeb"/>
                            <w:spacing w:before="0" w:beforeAutospacing="0" w:after="0" w:afterAutospacing="0"/>
                            <w:rPr>
                              <w:rFonts w:ascii="Arial" w:hAnsi="Arial" w:cs="Arial"/>
                              <w:color w:val="000000" w:themeColor="text1"/>
                              <w:kern w:val="24"/>
                              <w:sz w:val="18"/>
                              <w:szCs w:val="40"/>
                            </w:rPr>
                          </w:pPr>
                        </w:p>
                        <w:p w:rsidR="00EA5B9F" w:rsidRPr="00BA6F93" w:rsidRDefault="00EA5B9F" w:rsidP="00EA5B9F">
                          <w:pPr>
                            <w:pStyle w:val="NormalWeb"/>
                            <w:spacing w:before="0" w:beforeAutospacing="0" w:after="0" w:afterAutospacing="0"/>
                            <w:rPr>
                              <w:rFonts w:ascii="Arial" w:hAnsi="Arial" w:cs="Arial"/>
                              <w:color w:val="000000" w:themeColor="text1"/>
                              <w:kern w:val="24"/>
                              <w:sz w:val="20"/>
                              <w:szCs w:val="40"/>
                            </w:rPr>
                          </w:pPr>
                          <w:r w:rsidRPr="00BA6F93">
                            <w:rPr>
                              <w:rFonts w:ascii="Arial" w:hAnsi="Arial" w:cs="Arial"/>
                              <w:color w:val="000000" w:themeColor="text1"/>
                              <w:kern w:val="24"/>
                              <w:sz w:val="20"/>
                              <w:szCs w:val="40"/>
                            </w:rPr>
                            <w:t>10</w:t>
                          </w:r>
                        </w:p>
                        <w:p w:rsidR="00EA5B9F" w:rsidRPr="00BA6F93" w:rsidRDefault="00EA5B9F" w:rsidP="00EA5B9F">
                          <w:pPr>
                            <w:pStyle w:val="NormalWeb"/>
                            <w:spacing w:before="0" w:beforeAutospacing="0" w:after="0" w:afterAutospacing="0"/>
                            <w:rPr>
                              <w:rFonts w:ascii="Arial" w:hAnsi="Arial" w:cs="Arial"/>
                              <w:sz w:val="16"/>
                            </w:rPr>
                          </w:pPr>
                        </w:p>
                        <w:p w:rsidR="00EA5B9F" w:rsidRPr="00BA6F93" w:rsidRDefault="00EA5B9F" w:rsidP="00EA5B9F">
                          <w:pPr>
                            <w:pStyle w:val="NormalWeb"/>
                            <w:spacing w:before="0" w:beforeAutospacing="0" w:after="0" w:afterAutospacing="0"/>
                            <w:rPr>
                              <w:rFonts w:ascii="Arial" w:hAnsi="Arial" w:cs="Arial"/>
                              <w:sz w:val="12"/>
                            </w:rPr>
                          </w:pPr>
                          <w:r w:rsidRPr="00BA6F93">
                            <w:rPr>
                              <w:rFonts w:ascii="Arial" w:hAnsi="Arial" w:cs="Arial"/>
                              <w:color w:val="000000" w:themeColor="text1"/>
                              <w:kern w:val="24"/>
                              <w:sz w:val="20"/>
                              <w:szCs w:val="40"/>
                            </w:rPr>
                            <w:t>0</w:t>
                          </w:r>
                        </w:p>
                      </w:txbxContent>
                    </v:textbox>
                  </v:shape>
                  <v:group id="Group 5" o:spid="_x0000_s1029" style="position:absolute;left:1215;top:134;width:93498;height:34391" coordorigin="1215,134" coordsize="91074,2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30" type="#_x0000_t75" style="position:absolute;left:1215;top:575;width:30175;height:25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">
                      <v:imagedata r:id="rId7" o:title="" cropbottom="36253f" cropleft="2545f" cropright="33296f"/>
                      <v:path arrowok="t"/>
                    </v:shape>
                    <v:shape id="Picture 9" o:spid="_x0000_s1031" type="#_x0000_t75" style="position:absolute;left:62480;top:134;width:29809;height:26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">
                      <v:imagedata r:id="rId7" o:title="" croptop="32257f" cropbottom="3198f" cropleft="2921f" cropright="33280f"/>
                      <v:path arrowok="t"/>
                    </v:shape>
                    <v:shape id="Picture 10" o:spid="_x0000_s1032" type="#_x0000_t75" style="position:absolute;left:32030;top:575;width:29627;height:25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">
                      <v:imagedata r:id="rId7" o:title="" cropbottom="36253f" cropleft="35691f" cropright="689f"/>
                      <v:path arrowok="t"/>
                    </v:shape>
                  </v:group>
                  <v:shape id="Picture 6" o:spid="_x0000_s1033" type="#_x0000_t75" style="position:absolute;left:95135;top:4901;width:7807;height:29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">
                    <v:imagedata r:id="rId8" o:title="" croptop="38506f" cropbottom="16763f" cropleft="54835f" cropright="9208f"/>
                    <v:path arrowok="t"/>
                  </v:shape>
                  <v:shape id="TextBox 7" o:spid="_x0000_s1034" type="#_x0000_t202" style="position:absolute;left:105744;top:4245;width:7635;height:29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" filled="f" stroked="f">
                    <v:textbox style="layout-flow:vertical-ideographic">
                      <w:txbxContent>
                        <w:p w:rsidR="00EA5B9F" w:rsidRPr="00BA6F93" w:rsidRDefault="00EA5B9F" w:rsidP="00EA5B9F">
                          <w:pPr>
                            <w:pStyle w:val="NormalWeb"/>
                            <w:spacing w:before="0" w:beforeAutospacing="0" w:after="0" w:afterAutospacing="0"/>
                            <w:jc w:val="center"/>
                            <w:rPr>
                              <w:rFonts w:ascii="Arial" w:hAnsi="Arial" w:cs="Arial"/>
                              <w:szCs w:val="30"/>
                            </w:rPr>
                          </w:pPr>
                          <w:proofErr w:type="spellStart"/>
                          <w:r w:rsidRPr="00BA6F93">
                            <w:rPr>
                              <w:rFonts w:ascii="Arial" w:hAnsi="Arial" w:cs="Arial"/>
                              <w:b/>
                              <w:bCs/>
                              <w:color w:val="000000" w:themeColor="text1"/>
                              <w:kern w:val="24"/>
                              <w:szCs w:val="30"/>
                            </w:rPr>
                            <w:t>Seroprevalence</w:t>
                          </w:r>
                          <w:proofErr w:type="spellEnd"/>
                          <w:r w:rsidRPr="00BA6F93">
                            <w:rPr>
                              <w:rFonts w:ascii="Arial" w:hAnsi="Arial" w:cs="Arial"/>
                              <w:b/>
                              <w:bCs/>
                              <w:color w:val="000000" w:themeColor="text1"/>
                              <w:kern w:val="24"/>
                              <w:szCs w:val="30"/>
                            </w:rPr>
                            <w:t xml:space="preserve"> (%)</w:t>
                          </w:r>
                        </w:p>
                      </w:txbxContent>
                    </v:textbox>
                  </v:shape>
                </v:group>
                <v:rect id="Rectangle 3" o:spid="_x0000_s1035" style="position:absolute;width:111524;height:37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w10:wrap anchorx="margin"/>
              </v:group>
            </w:pict>
          </mc:Fallback>
        </mc:AlternateContent>
      </w: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EA5B9F" w:rsidP="00EA5B9F">
      <w:pPr>
        <w:spacing w:after="0" w:line="480" w:lineRule="auto"/>
        <w:rPr>
          <w:rFonts w:ascii="Times New Roman" w:hAnsi="Times New Roman" w:cs="Times New Roman"/>
          <w:sz w:val="24"/>
          <w:szCs w:val="24"/>
        </w:rPr>
      </w:pPr>
    </w:p>
    <w:p w:rsidR="00EA5B9F" w:rsidRDefault="0031030C" w:rsidP="00EA5B9F">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Supplementary Table S1</w:t>
      </w:r>
      <w:r w:rsidR="00EA5B9F">
        <w:rPr>
          <w:rFonts w:ascii="Times New Roman" w:hAnsi="Times New Roman" w:cs="Times New Roman"/>
          <w:b/>
          <w:sz w:val="24"/>
          <w:szCs w:val="24"/>
        </w:rPr>
        <w:t xml:space="preserve">.  </w:t>
      </w:r>
      <w:r w:rsidR="00115010">
        <w:rPr>
          <w:rFonts w:ascii="Times New Roman" w:hAnsi="Times New Roman" w:cs="Times New Roman"/>
          <w:sz w:val="24"/>
          <w:szCs w:val="24"/>
        </w:rPr>
        <w:t>Selection of Model Interactions</w:t>
      </w:r>
    </w:p>
    <w:tbl>
      <w:tblPr>
        <w:tblStyle w:val="ListTable3-Accent3"/>
        <w:tblW w:w="0" w:type="auto"/>
        <w:tblLook w:val="04A0" w:firstRow="1" w:lastRow="0" w:firstColumn="1" w:lastColumn="0" w:noHBand="0" w:noVBand="1"/>
      </w:tblPr>
      <w:tblGrid>
        <w:gridCol w:w="1665"/>
        <w:gridCol w:w="1434"/>
      </w:tblGrid>
      <w:tr w:rsidR="000C7863" w:rsidRPr="00294CF1" w:rsidTr="00E761CF">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0" w:type="auto"/>
            <w:shd w:val="clear" w:color="auto" w:fill="auto"/>
          </w:tcPr>
          <w:p w:rsidR="000C7863" w:rsidRPr="00294CF1" w:rsidRDefault="000C7863" w:rsidP="00F279B0">
            <w:pPr>
              <w:spacing w:line="480" w:lineRule="auto"/>
              <w:rPr>
                <w:rFonts w:ascii="Times New Roman" w:eastAsia="Calibri" w:hAnsi="Times New Roman" w:cs="Times New Roman"/>
                <w:bCs w:val="0"/>
                <w:sz w:val="16"/>
                <w:szCs w:val="16"/>
                <w:lang w:eastAsia="en-US"/>
              </w:rPr>
            </w:pPr>
          </w:p>
        </w:tc>
        <w:tc>
          <w:tcPr>
            <w:tcW w:w="0" w:type="auto"/>
            <w:shd w:val="clear" w:color="auto" w:fill="auto"/>
          </w:tcPr>
          <w:p w:rsidR="000C7863" w:rsidRPr="00294CF1" w:rsidRDefault="000C7863" w:rsidP="00BA7C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24"/>
                <w:sz w:val="16"/>
                <w:szCs w:val="16"/>
              </w:rPr>
            </w:pPr>
            <w:r>
              <w:rPr>
                <w:rFonts w:ascii="Times New Roman" w:hAnsi="Times New Roman" w:cs="Times New Roman"/>
                <w:bCs w:val="0"/>
                <w:color w:val="auto"/>
                <w:kern w:val="24"/>
                <w:sz w:val="16"/>
                <w:szCs w:val="16"/>
              </w:rPr>
              <w:t>All Species Model</w:t>
            </w:r>
          </w:p>
        </w:tc>
      </w:tr>
      <w:tr w:rsidR="00BA7C91" w:rsidRPr="00294CF1" w:rsidTr="00F957C8">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BA7C91" w:rsidRPr="00294CF1" w:rsidRDefault="00BA7C91" w:rsidP="00294CF1">
            <w:pPr>
              <w:spacing w:line="480" w:lineRule="auto"/>
              <w:rPr>
                <w:rFonts w:ascii="Times New Roman" w:eastAsia="Calibri" w:hAnsi="Times New Roman" w:cs="Times New Roman"/>
                <w:sz w:val="16"/>
                <w:szCs w:val="16"/>
                <w:lang w:eastAsia="en-US"/>
              </w:rPr>
            </w:pPr>
            <w:r w:rsidRPr="00294CF1">
              <w:rPr>
                <w:rFonts w:ascii="Times New Roman" w:eastAsia="Calibri" w:hAnsi="Times New Roman" w:cs="Times New Roman"/>
                <w:bCs w:val="0"/>
                <w:sz w:val="16"/>
                <w:szCs w:val="16"/>
                <w:lang w:eastAsia="en-US"/>
              </w:rPr>
              <w:t>Interaction</w:t>
            </w:r>
          </w:p>
        </w:tc>
        <w:tc>
          <w:tcPr>
            <w:tcW w:w="0" w:type="auto"/>
          </w:tcPr>
          <w:p w:rsidR="00BA7C91" w:rsidRPr="00294CF1" w:rsidRDefault="00BA7C91" w:rsidP="00BA7C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kern w:val="24"/>
                <w:sz w:val="16"/>
                <w:szCs w:val="16"/>
              </w:rPr>
            </w:pPr>
            <w:r>
              <w:rPr>
                <w:rFonts w:ascii="Times New Roman" w:hAnsi="Times New Roman" w:cs="Times New Roman"/>
                <w:b/>
                <w:bCs/>
                <w:kern w:val="24"/>
                <w:sz w:val="16"/>
                <w:szCs w:val="16"/>
              </w:rPr>
              <w:t>AIC</w:t>
            </w:r>
          </w:p>
        </w:tc>
      </w:tr>
      <w:tr w:rsidR="00BA7C91" w:rsidRPr="00294CF1" w:rsidTr="00F957C8">
        <w:tc>
          <w:tcPr>
            <w:cnfStyle w:val="001000000000" w:firstRow="0" w:lastRow="0" w:firstColumn="1" w:lastColumn="0" w:oddVBand="0" w:evenVBand="0" w:oddHBand="0" w:evenHBand="0" w:firstRowFirstColumn="0" w:firstRowLastColumn="0" w:lastRowFirstColumn="0" w:lastRowLastColumn="0"/>
            <w:tcW w:w="0" w:type="auto"/>
          </w:tcPr>
          <w:p w:rsidR="00BA7C91" w:rsidRPr="00294CF1" w:rsidRDefault="00BA7C91" w:rsidP="00D34382">
            <w:pPr>
              <w:spacing w:line="480" w:lineRule="auto"/>
              <w:rPr>
                <w:rFonts w:ascii="Times New Roman" w:eastAsia="Calibri" w:hAnsi="Times New Roman" w:cs="Times New Roman"/>
                <w:sz w:val="16"/>
                <w:szCs w:val="16"/>
                <w:lang w:eastAsia="en-US"/>
              </w:rPr>
            </w:pPr>
            <w:r>
              <w:rPr>
                <w:rFonts w:ascii="Times New Roman" w:eastAsia="Calibri" w:hAnsi="Times New Roman" w:cs="Times New Roman"/>
                <w:b w:val="0"/>
                <w:sz w:val="16"/>
                <w:szCs w:val="16"/>
                <w:lang w:eastAsia="en-US"/>
              </w:rPr>
              <w:t>Species : Sex</w:t>
            </w:r>
          </w:p>
        </w:tc>
        <w:tc>
          <w:tcPr>
            <w:tcW w:w="0" w:type="auto"/>
          </w:tcPr>
          <w:p w:rsidR="00BA7C91" w:rsidRPr="00294CF1" w:rsidRDefault="00BA7C91" w:rsidP="00BA7C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 w:val="16"/>
                <w:szCs w:val="16"/>
              </w:rPr>
            </w:pPr>
            <w:r w:rsidRPr="00115010">
              <w:rPr>
                <w:rFonts w:ascii="Times New Roman" w:hAnsi="Times New Roman" w:cs="Times New Roman"/>
                <w:color w:val="000000" w:themeColor="text1"/>
                <w:kern w:val="24"/>
                <w:sz w:val="16"/>
                <w:szCs w:val="16"/>
              </w:rPr>
              <w:t>5507.6</w:t>
            </w:r>
          </w:p>
        </w:tc>
      </w:tr>
      <w:tr w:rsidR="00BA7C91" w:rsidRPr="00294CF1" w:rsidTr="00F957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A7C91" w:rsidRPr="00294CF1" w:rsidRDefault="00BA7C91" w:rsidP="00294CF1">
            <w:pPr>
              <w:spacing w:line="480" w:lineRule="auto"/>
              <w:rPr>
                <w:rFonts w:ascii="Times New Roman" w:eastAsia="Calibri" w:hAnsi="Times New Roman" w:cs="Times New Roman"/>
                <w:b w:val="0"/>
                <w:sz w:val="16"/>
                <w:szCs w:val="16"/>
                <w:lang w:eastAsia="en-US"/>
              </w:rPr>
            </w:pPr>
            <w:r>
              <w:rPr>
                <w:rFonts w:ascii="Times New Roman" w:eastAsia="Calibri" w:hAnsi="Times New Roman" w:cs="Times New Roman"/>
                <w:b w:val="0"/>
                <w:sz w:val="16"/>
                <w:szCs w:val="16"/>
                <w:lang w:eastAsia="en-US"/>
              </w:rPr>
              <w:t>Sex :</w:t>
            </w:r>
            <w:r w:rsidRPr="00294CF1">
              <w:rPr>
                <w:rFonts w:ascii="Times New Roman" w:eastAsia="Calibri" w:hAnsi="Times New Roman" w:cs="Times New Roman"/>
                <w:b w:val="0"/>
                <w:sz w:val="16"/>
                <w:szCs w:val="16"/>
                <w:lang w:eastAsia="en-US"/>
              </w:rPr>
              <w:t xml:space="preserve"> Management</w:t>
            </w:r>
          </w:p>
        </w:tc>
        <w:tc>
          <w:tcPr>
            <w:tcW w:w="0" w:type="auto"/>
          </w:tcPr>
          <w:p w:rsidR="00BA7C91" w:rsidRPr="00294CF1" w:rsidRDefault="00BA7C91" w:rsidP="00BA7C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16"/>
                <w:szCs w:val="16"/>
              </w:rPr>
            </w:pPr>
            <w:r w:rsidRPr="00115010">
              <w:rPr>
                <w:rFonts w:ascii="Times New Roman" w:hAnsi="Times New Roman" w:cs="Times New Roman"/>
                <w:color w:val="000000" w:themeColor="text1"/>
                <w:kern w:val="24"/>
                <w:sz w:val="16"/>
                <w:szCs w:val="16"/>
              </w:rPr>
              <w:t>5505.4</w:t>
            </w:r>
          </w:p>
        </w:tc>
      </w:tr>
      <w:tr w:rsidR="00BA7C91" w:rsidRPr="00294CF1" w:rsidTr="00F957C8">
        <w:tc>
          <w:tcPr>
            <w:cnfStyle w:val="001000000000" w:firstRow="0" w:lastRow="0" w:firstColumn="1" w:lastColumn="0" w:oddVBand="0" w:evenVBand="0" w:oddHBand="0" w:evenHBand="0" w:firstRowFirstColumn="0" w:firstRowLastColumn="0" w:lastRowFirstColumn="0" w:lastRowLastColumn="0"/>
            <w:tcW w:w="0" w:type="auto"/>
          </w:tcPr>
          <w:p w:rsidR="00BA7C91" w:rsidRPr="00294CF1" w:rsidRDefault="00BA7C91" w:rsidP="00D34382">
            <w:pPr>
              <w:spacing w:line="480" w:lineRule="auto"/>
              <w:rPr>
                <w:rFonts w:ascii="Times New Roman" w:eastAsia="Calibri" w:hAnsi="Times New Roman" w:cs="Times New Roman"/>
                <w:b w:val="0"/>
                <w:sz w:val="16"/>
                <w:szCs w:val="16"/>
                <w:lang w:eastAsia="en-US"/>
              </w:rPr>
            </w:pPr>
            <w:r>
              <w:rPr>
                <w:rFonts w:ascii="Times New Roman" w:eastAsia="Calibri" w:hAnsi="Times New Roman" w:cs="Times New Roman"/>
                <w:b w:val="0"/>
                <w:sz w:val="16"/>
                <w:szCs w:val="16"/>
                <w:lang w:eastAsia="en-US"/>
              </w:rPr>
              <w:t>Species :</w:t>
            </w:r>
            <w:r w:rsidRPr="00294CF1">
              <w:rPr>
                <w:rFonts w:ascii="Times New Roman" w:eastAsia="Calibri" w:hAnsi="Times New Roman" w:cs="Times New Roman"/>
                <w:b w:val="0"/>
                <w:sz w:val="16"/>
                <w:szCs w:val="16"/>
                <w:lang w:eastAsia="en-US"/>
              </w:rPr>
              <w:t xml:space="preserve"> Management</w:t>
            </w:r>
          </w:p>
        </w:tc>
        <w:tc>
          <w:tcPr>
            <w:tcW w:w="0" w:type="auto"/>
          </w:tcPr>
          <w:p w:rsidR="00BA7C91" w:rsidRPr="00294CF1" w:rsidRDefault="00BA7C91" w:rsidP="00BA7C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kern w:val="24"/>
                <w:sz w:val="16"/>
                <w:szCs w:val="16"/>
              </w:rPr>
            </w:pPr>
            <w:r w:rsidRPr="00115010">
              <w:rPr>
                <w:rFonts w:ascii="Times New Roman" w:hAnsi="Times New Roman" w:cs="Times New Roman"/>
                <w:color w:val="000000" w:themeColor="text1"/>
                <w:kern w:val="24"/>
                <w:sz w:val="16"/>
                <w:szCs w:val="16"/>
              </w:rPr>
              <w:t>5483.4</w:t>
            </w:r>
          </w:p>
        </w:tc>
      </w:tr>
    </w:tbl>
    <w:p w:rsidR="00EA5B9F" w:rsidRPr="004C0C1F" w:rsidRDefault="004C0C1F" w:rsidP="00EA5B9F">
      <w:pPr>
        <w:spacing w:after="0" w:line="480" w:lineRule="auto"/>
        <w:rPr>
          <w:rFonts w:ascii="Times New Roman" w:hAnsi="Times New Roman" w:cs="Times New Roman"/>
          <w:sz w:val="24"/>
          <w:szCs w:val="24"/>
        </w:rPr>
        <w:sectPr w:rsidR="00EA5B9F" w:rsidRPr="004C0C1F" w:rsidSect="00EA5B9F">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 xml:space="preserve">An all-species model with all three two-way interactions did not converge, and one of three all-species models containing two two-way interactions did not converge. So we compared among three all-species models with fixed effects (sex, species, management system) and one two-way interaction each (all converged) </w:t>
      </w:r>
      <w:bookmarkStart w:id="0" w:name="_GoBack"/>
      <w:bookmarkEnd w:id="0"/>
      <w:r>
        <w:rPr>
          <w:rFonts w:ascii="Times New Roman" w:hAnsi="Times New Roman" w:cs="Times New Roman"/>
          <w:sz w:val="24"/>
          <w:szCs w:val="24"/>
        </w:rPr>
        <w:t>to select the most important interaction by AIC.</w:t>
      </w:r>
    </w:p>
    <w:p w:rsidR="00EA5B9F" w:rsidRPr="008F7D26" w:rsidRDefault="0031030C" w:rsidP="00EA5B9F">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Supplementary Text</w:t>
      </w:r>
      <w:r w:rsidR="00EA5B9F" w:rsidRPr="008F7D26">
        <w:rPr>
          <w:rFonts w:ascii="Times New Roman" w:hAnsi="Times New Roman" w:cs="Times New Roman"/>
          <w:sz w:val="24"/>
          <w:szCs w:val="24"/>
        </w:rPr>
        <w:t xml:space="preserve">. </w:t>
      </w:r>
      <w:r w:rsidR="00EA5B9F" w:rsidRPr="008F7D26">
        <w:rPr>
          <w:rFonts w:ascii="Times New Roman" w:hAnsi="Times New Roman" w:cs="Times New Roman"/>
          <w:b/>
          <w:sz w:val="24"/>
          <w:szCs w:val="24"/>
        </w:rPr>
        <w:t xml:space="preserve"> </w:t>
      </w:r>
      <w:r w:rsidR="00EA5B9F" w:rsidRPr="0031030C">
        <w:rPr>
          <w:rFonts w:ascii="Times New Roman" w:hAnsi="Times New Roman" w:cs="Times New Roman"/>
          <w:sz w:val="24"/>
          <w:szCs w:val="24"/>
        </w:rPr>
        <w:t xml:space="preserve">Additional References that Tested the Significance of Sex for PPRV </w:t>
      </w:r>
      <w:proofErr w:type="spellStart"/>
      <w:r w:rsidR="00EA5B9F" w:rsidRPr="0031030C">
        <w:rPr>
          <w:rFonts w:ascii="Times New Roman" w:hAnsi="Times New Roman" w:cs="Times New Roman"/>
          <w:sz w:val="24"/>
          <w:szCs w:val="24"/>
        </w:rPr>
        <w:t>Seroprevalence</w:t>
      </w:r>
      <w:proofErr w:type="spellEnd"/>
    </w:p>
    <w:p w:rsidR="00EA5B9F" w:rsidRDefault="00EA5B9F" w:rsidP="00EA5B9F">
      <w:pPr>
        <w:spacing w:after="0" w:line="480" w:lineRule="auto"/>
        <w:rPr>
          <w:rFonts w:ascii="Times New Roman" w:hAnsi="Times New Roman" w:cs="Times New Roman"/>
          <w:sz w:val="24"/>
          <w:szCs w:val="24"/>
          <w:u w:val="single"/>
        </w:rPr>
      </w:pPr>
    </w:p>
    <w:p w:rsidR="00EA5B9F" w:rsidRPr="00BE3965" w:rsidRDefault="00EA5B9F" w:rsidP="00EA5B9F">
      <w:pPr>
        <w:spacing w:after="0" w:line="480" w:lineRule="auto"/>
        <w:rPr>
          <w:rFonts w:ascii="Times New Roman" w:hAnsi="Times New Roman" w:cs="Times New Roman"/>
          <w:sz w:val="24"/>
          <w:szCs w:val="24"/>
          <w:u w:val="single"/>
        </w:rPr>
      </w:pPr>
      <w:r w:rsidRPr="00BE3965">
        <w:rPr>
          <w:rFonts w:ascii="Times New Roman" w:hAnsi="Times New Roman" w:cs="Times New Roman"/>
          <w:sz w:val="24"/>
          <w:szCs w:val="24"/>
          <w:u w:val="single"/>
        </w:rPr>
        <w:t>Significant Sex</w:t>
      </w:r>
    </w:p>
    <w:p w:rsidR="00EA5B9F" w:rsidRPr="00BE3965" w:rsidRDefault="00EA5B9F" w:rsidP="00EA5B9F">
      <w:pPr>
        <w:spacing w:after="0" w:line="480" w:lineRule="auto"/>
        <w:rPr>
          <w:rFonts w:ascii="Times New Roman" w:hAnsi="Times New Roman" w:cs="Times New Roman"/>
          <w:sz w:val="24"/>
          <w:szCs w:val="24"/>
        </w:rPr>
      </w:pPr>
      <w:r w:rsidRPr="00BE3965">
        <w:rPr>
          <w:rFonts w:ascii="Times New Roman" w:hAnsi="Times New Roman" w:cs="Times New Roman"/>
          <w:sz w:val="24"/>
          <w:szCs w:val="24"/>
        </w:rPr>
        <w:t xml:space="preserve">Significant sex differences are described in the literature with thirteen studies reporting females have a significantly increased risk </w:t>
      </w:r>
      <w:r w:rsidRPr="00BE3965">
        <w:rPr>
          <w:rFonts w:ascii="Times New Roman" w:hAnsi="Times New Roman" w:cs="Times New Roman"/>
          <w:sz w:val="24"/>
          <w:szCs w:val="24"/>
        </w:rPr>
        <w:fldChar w:fldCharType="begin" w:fldLock="1"/>
      </w:r>
      <w:r w:rsidR="004C0C1F">
        <w:rPr>
          <w:rFonts w:ascii="Times New Roman" w:hAnsi="Times New Roman" w:cs="Times New Roman"/>
          <w:sz w:val="24"/>
          <w:szCs w:val="24"/>
        </w:rPr>
        <w:instrText>ADDIN CSL_CITATION {"citationItems":[{"id":"ITEM-1","itemData":{"DOI":"10.1080/20008686.2017.1368336","ISSN":"2000-8686","author":[{"dropping-particle":"","family":"Torsson","given":"Emeli","non-dropping-particle":"","parse-names":false,"suffix":""},{"dropping-particle":"","family":"Berg","given":"Mikael","non-dropping-particle":"","parse-names":false,"suffix":""},{"dropping-particle":"","family":"Misinzo","given":"Gerald","non-dropping-particle":"","parse-names":false,"suffix":""},{"dropping-particle":"","family":"Herbe","given":"Ida","non-dropping-particle":"","parse-names":false,"suffix":""},{"dropping-particle":"","family":"Kgotlele","given":"Tebogo","non-dropping-particle":"","parse-names":false,"suffix":""},{"dropping-particle":"","family":"Päärni","given":"Malin","non-dropping-particle":"","parse-names":false,"suffix":""},{"dropping-particle":"","family":"Roos","given":"Nils","non-dropping-particle":"","parse-names":false,"suffix":""},{"dropping-particle":"","family":"Blomström","given":"Anne-Lie","non-dropping-particle":"","parse-names":false,"suffix":""},{"dropping-particle":"","family":"Ståhl","given":"Karl","non-dropping-particle":"","parse-names":false,"suffix":""},{"dropping-particle":"","family":"Johansson Wensman","given":"Jonas","non-dropping-particle":"","parse-names":false,"suffix":""}],"container-title":"Infection Ecology &amp; Epidemiology","id":"ITEM-1","issue":"1","issued":{"date-parts":[["2017"]]},"page":"1368336","publisher":"Taylor &amp; Francis","title":"Seroprevalence and risk factors for peste des petits ruminants and selected differential diagnosis in sheep and goats in Tanzania","type":"article-journal","volume":"7"},"uris":["http://www.mendeley.com/documents/?uuid=dbb1b379-d9b8-4f14-9dfb-5c00d149af64"]},{"id":"ITEM-2","itemData":{"DOI":"10.5455/javar.2014.a12","ISSN":"2311-7710","abstract":"The seroprevalence and risk factors of Peste des Petits Ruminants (PPR) were determined in unvaccinated sheep and goats in Sudan. A total of 480 sera samples were collected from the sheep (n=261) and goats (n=219) of Sennar, Gedarif, River Nile, and North Kordofan states during May, June, and October 2012 and February 2013, respectively. The sera were tested for the presence of antibodies against PPR using competitive Enzyme Linked Immunosorbent Assay. The overall seroprevalence of PPR was recorded as 45.6% (n=219/480); whereas, 57.2% in Sennar, 46.2% in Gedarif, 34.9% in River Nile and 39.8% in North Kordofan. A total of 14 risk factors were investigated using structured questionnaire, of which 9 were found to be associated with PPR seroprevalence (p≤0.05). Among the localities, Abozabad located in North Kordofan had the highest prevalence (91.7%) of PPR followed by Barbar in River Nile. PPR seroprevalence was higher in pastoralists, animals housed in scarp fences, females, and Kwahla sheep. In addition, PPR was higher in the states that had high rainfall and wind-speed. The associated 9 factors were further analyzed multivariably by logistic regression, and finally 5 of them (states, localities, husbandry system, gender, and age) were found to be associated with PPR seroprevalence (p≤0.05).","author":[{"dropping-particle":"","family":"Salih","given":"Huyam Ahmed MohammedElamin","non-dropping-particle":"","parse-names":false,"suffix":""},{"dropping-particle":"","family":"Elfadil","given":"Abdelhamid Ahmed Mohammed","non-dropping-particle":"","parse-names":false,"suffix":""},{"dropping-particle":"","family":"Saeed","given":"Intisar Kamil","non-dropping-particle":"","parse-names":false,"suffix":""},{"dropping-particle":"","family":"Ali","given":"Yahia Hassan","non-dropping-particle":"","parse-names":false,"suffix":""}],"container-title":"Journal of Advanced Veterinary and Animal Research","id":"ITEM-2","issue":"2","issued":{"date-parts":[["2014"]]},"page":"42-49","title":"Seroprevalence and risk factors of peste des petits ruminants in sheep and goats in Sudan","type":"article-journal","volume":"1"},"uris":["http://www.mendeley.com/documents/?uuid=9c6ead52-5397-42a5-b795-30061568cfcf"]},{"id":"ITEM-3","itemData":{"DOI":"10.1016/j.prevetmed.2015.09.002","ISSN":"01675877","author":[{"dropping-particle":"","family":"Kardjadj","given":"Moustafa","non-dropping-particle":"","parse-names":false,"suffix":""},{"dropping-particle":"","family":"Kouidri","given":"Brahim","non-dropping-particle":"","parse-names":false,"suffix":""},{"dropping-particle":"","family":"Metref","given":"Djamil","non-dropping-particle":"","parse-names":false,"suffix":""},{"dropping-particle":"","family":"Luka","given":"Pam Dachung","non-dropping-particle":"","parse-names":false,"suffix":""},{"dropping-particle":"","family":"Ben-Mahdi","given":"Meriem Hind","non-dropping-particle":"","parse-names":false,"suffix":""}],"container-title":"Preventive Veterinary Medicine","id":"ITEM-3","issued":{"date-parts":[["2015"]]},"page":"205-210","title":"Seroprevalence, distribution and risk factor for peste des petits ruminants (PPR) in Algeria","type":"article-journal","volume":"122"},"uris":["http://www.mendeley.com/documents/?uuid=d47756d4-be12-4c22-8226-047bfbb6cd95"]},{"id":"ITEM-4","itemData":{"DOI":"https://doi.org/10.1155/2017/9769071","ISSN":"2090-8113","abstract":"Peste des petits ruminant (PPR) is an economically important disease of small ruminants with a rapidly expanding geographical distribution. There are fragmented reports to the occurrence and distribution of the disease in Ethiopia. A total of 700 serum samples were collected from goats and sheep to detect the presence of antibody against PPR virus using Competitive Enzyme-Linked Immunosorbent Assay (C-ELISA). An overall PPR seropositivity was reported to be 48.43&amp;#x25; in the area. There is no statistically significant difference in the seroprevalence of the disease between sheep and goats (50.85&amp;#x25; and 46.68&amp;#x25;), respectively. However, there was statistically significant variation (P&amp;#x3c;0.05) in the seroprevalence of the disease in young (33.9&amp;#x25;) and adult (55.8&amp;#x25;) age categories. The seroprevalence in male and female was 42.07&amp;#x25; and 50.09&amp;#x25;, respectively, where the variation was statistically not significant (P&amp;#x3e;0.05). High seroprevalence of Peste des petites ruminants in the study area indicated the virus circulation and endemicity of the disease. The disease causes substantial economic losses by affecting the livelihood of the farmers. Therefore, control measures should be put in place to minimize the loss associated with the disease.","author":[{"dropping-particle":"","family":"Gari","given":"Getachew","non-dropping-particle":"","parse-names":false,"suffix":""},{"dropping-particle":"","family":"Serda","given":"Biressaw","non-dropping-particle":"","parse-names":false,"suffix":""},{"dropping-particle":"","family":"Negesa","given":"Dejene","non-dropping-particle":"","parse-names":false,"suffix":""},{"dropping-particle":"","family":"Lemma","given":"Fethu","non-dropping-particle":"","parse-names":false,"suffix":""},{"dropping-particle":"","family":"Asgedom","given":"Hagos","non-dropping-particle":"","parse-names":false,"suffix":""}],"container-title":"Veterinary Medicine International","id":"ITEM-4","issued":{"date-parts":[["2017"]]},"page":"1-5","title":"Serological investigation of peste des petits ruminants in east Shewa and Arsi zones, Oromia region, Ethiopia","type":"article-journal","volume":"2017"},"uris":["http://www.mendeley.com/documents/?uuid=d9d4f8db-cf8d-4a35-9114-ec2c195ee1b5"]},{"id":"ITEM-5","itemData":{"author":[{"dropping-particle":"","family":"Patel","given":"Yash R","non-dropping-particle":"","parse-names":false,"suffix":""},{"dropping-particle":"","family":"Patel","given":"Jignesh M","non-dropping-particle":"","parse-names":false,"suffix":""},{"dropping-particle":"","family":"Vihol","given":"Priti D","non-dropping-particle":"","parse-names":false,"suffix":""},{"dropping-particle":"","family":"Kalyani","given":"I H","non-dropping-particle":"","parse-names":false,"suffix":""}],"container-title":"International Journal of Current Microbiology and Applied Sciences","id":"ITEM-5","issue":"8","issued":{"date-parts":[["2017"]]},"page":"221-228","title":"Seroprevalence of peste des petits ruminants (PPR) in Navsari and Valsad districts of South Gujarat","type":"article-journal","volume":"6"},"uris":["http://www.mendeley.com/documents/?uuid=d2c9c398-f7ac-4d0b-bb1c-2d90df29e8fe"]},{"id":"ITEM-6","itemData":{"DOI":"10.14202/vetworld.2013.807-811","ISSN":"09728988","author":[{"dropping-particle":"","family":"El-Yuguda","given":"Abdul Dahiru","non-dropping-particle":"","parse-names":false,"suffix":""},{"dropping-particle":"","family":"Baba","given":"Saka Saheed","non-dropping-particle":"","parse-names":false,"suffix":""},{"dropping-particle":"","family":"Ambali","given":"Abdul Ganiyu","non-dropping-particle":"","parse-names":false,"suffix":""},{"dropping-particle":"","family":"Egwu Godon","given":"O. O.","non-dropping-particle":"","parse-names":false,"suffix":""}],"container-title":"Veterinary World","id":"ITEM-6","issue":"10","issued":{"date-parts":[["2013"]]},"page":"807-811","title":"Seroprevalence of peste des petits ruminants among domestic small and large ruminants in the semi-arid region of north-eastern Nigeria","type":"article-journal","volume":"6"},"uris":["http://www.mendeley.com/documents/?uuid=b853cac7-58ee-49e0-a304-38a8cfaf9c19"]},{"id":"ITEM-7","itemData":{"DOI":"10.1016/j.smallrumres.2017.08.017","ISSN":"09214488","abstract":"The study was aimed to obtain baseline information about the presence and distribution of Peste des petits ruminants (PPR) in Pakistan by quantifying the sero-prevalence of this infection in all provinces/regions in the country. There are ongoing activities towards the progressive control and eventual eradication of PPR from Pakistan. To design a suitable control program and monitor its progress, baseline information on the occurrence of the disease in the target population is needed. Using a cluster sampling approach a total of 19575 serum samples from sheep and goat were collected from all provinces of the country. These samples were analyzed for the presence of antibodies against PPR virus using a competitive ELISA. Out of 19575 samples tested, 5389 were classified as sero-positive. The prevalence (95% confidence intervals (CI)) at the province level ranged 9.93% (0.027%–0.151%) in Azad Jammu &amp; Kashmir to 38.16% (0.366%–0.466%) in Balochistan. Difference in sero-positivity could be attributed to animals’ movement, agro-climatic conditions of areas. Risk factors covered in the study were season as well as age and sex of the animals. PPR is endemic and it is distributed across all provinces in the country. This study provides basic information for the identification of disease hotspots for implementation of a control programme in Pakistan.","author":[{"dropping-particle":"","family":"Abubakar","given":"Muhammad","non-dropping-particle":"","parse-names":false,"suffix":""},{"dropping-particle":"Bin","family":"Zahur","given":"Aamir","non-dropping-particle":"","parse-names":false,"suffix":""},{"dropping-particle":"","family":"Afzal","given":"Muhammad","non-dropping-particle":"","parse-names":false,"suffix":""},{"dropping-particle":"","family":"Ali","given":"Qurban","non-dropping-particle":"","parse-names":false,"suffix":""},{"dropping-particle":"","family":"Gonzales","given":"Jose","non-dropping-particle":"","parse-names":false,"suffix":""}],"container-title":"Small Ruminant Research","id":"ITEM-7","issued":{"date-parts":[["2017"]]},"page":"57-65","title":"Peste des petits ruminants (PPR) in Pakistan: Analysis of a national level serological data","type":"article-journal","volume":"155"},"uris":["http://www.mendeley.com/documents/?uuid=f3195612-e045-45ca-87d3-2e6f2d1e18ac"]},{"id":"ITEM-8","itemData":{"ISSN":"2354-4147","author":[{"dropping-particle":"","family":"Bello","given":"A M","non-dropping-particle":"","parse-names":false,"suffix":""},{"dropping-particle":"","family":"Lawal","given":"J R","non-dropping-particle":"","parse-names":false,"suffix":""},{"dropping-particle":"","family":"Dauda","given":"J","non-dropping-particle":"","parse-names":false,"suffix":""},{"dropping-particle":"","family":"Wakil","given":"Y","non-dropping-particle":"","parse-names":false,"suffix":""},{"dropping-particle":"","family":"Lekko","given":"Y M","non-dropping-particle":"","parse-names":false,"suffix":""},{"dropping-particle":"","family":"Mshellia","given":"E S","non-dropping-particle":"","parse-names":false,"suffix":""},{"dropping-particle":"","family":"Ezema","given":"K U","non-dropping-particle":"","parse-names":false,"suffix":""}],"container-title":"Direct Research Journal of Agriculture and Food Science","id":"ITEM-8","issue":"8","issued":{"date-parts":[["2016"]]},"page":"193-198","title":"Research for peste des petits ruminants ( PPR ) virus antibodies in goats, sheep and gazelle from Bauchi and Gombe states, north eastern Nigeria","type":"article-journal","volume":"4"},"uris":["http://www.mendeley.com/documents/?uuid=19433447-b671-4f2a-9b78-1b0c3486d02c"]},{"id":"ITEM-9","itemData":{"DOI":"10.1016/j.smallrumres.2011.03.003","ISBN":"0921-4488","ISSN":"09214488","abstract":"A cross-sectional study to investigate Peste des Petits Ruminants (PPR) seroprevalence was conducted between October 2009 and April 2010 in Gambella and Afar regions of Ethiopia. A total of 1163 serum samples were collected from 251 sheep and 912 goats. Competitive Enzyme Linked Immunosorbent Assay (c-ELISA) was used to detect the presence of antibodies in the sera of animals as indicator of exposure to the PPR virus. The results showed an overall individual animal seroprevalence of 30.9% (359/1163) with 29.5% in sheep and 31.3% in goats. The disease affected 96.9% (22/23) of the villages in Gambella and all the villages (9/9) in the Afar regions. The intra-village prevalence records range was 8.3-42.9% and 32.6-54.8%, and 0-66.7% and 0-71.4% for sheep and goats in Afar and Gambella regions, respectively. The high village-level seroprevalence of PPR illustrates a remarkable contagious nature of the disease. Multivariable logistic regression analysis of exposure variables revealed a significant association of PPR seroprevalence with districts and sex. Accordingly, seroprevalence was significantly higher in Adaar district of Afar (OR. =1.7, 95% CI: 1.1, 2.6) when compared to districts of Gambella region. Likewise, females were more likely to be seropositive (OR. =1.9, 95% CI: 1.2, 3.0) than their male counterparts. In conclusion, this study revealed a high seroprevalence and subsequent endemic establishment of PPR in small ruminants in the selected study areas. This disease is detrimental to small ruminant welfare and causes substantial economic losses, thereby affecting the livelihood of poor farmers and pastoralists. The need for implementing feasible control measures is, therefore, eminent to minimize the losses associated with the disease. © 2011 Elsevier B.V.","author":[{"dropping-particle":"","family":"Megersa","given":"B.","non-dropping-particle":"","parse-names":false,"suffix":""},{"dropping-particle":"","family":"Biffa","given":"D.","non-dropping-particle":"","parse-names":false,"suffix":""},{"dropping-particle":"","family":"Belina","given":"T.","non-dropping-particle":"","parse-names":false,"suffix":""},{"dropping-particle":"","family":"Debela","given":"E.","non-dropping-particle":"","parse-names":false,"suffix":""},{"dropping-particle":"","family":"Regassa","given":"A.","non-dropping-particle":"","parse-names":false,"suffix":""},{"dropping-particle":"","family":"Abunna","given":"F.","non-dropping-particle":"","parse-names":false,"suffix":""},{"dropping-particle":"","family":"Rufael","given":"T.","non-dropping-particle":"","parse-names":false,"suffix":""},{"dropping-particle":"","family":"Stubsjøen","given":"S. M.","non-dropping-particle":"","parse-names":false,"suffix":""},{"dropping-particle":"","family":"Skjerve","given":"E.","non-dropping-particle":"","parse-names":false,"suffix":""}],"container-title":"Small Ruminant Research","id":"ITEM-9","issue":"1-3","issued":{"date-parts":[["2011"]]},"page":"134-138","title":"Serological investigation of peste des petits ruminants (PPR) in small ruminants managed under pastoral and agro-pastoral systems in Ethiopia","type":"article-journal","volume":"97"},"uris":["http://www.mendeley.com/documents/?uuid=3bf6d0f1-ee87-4e7d-8cc7-d6c503e9ec7e"]},{"id":"ITEM-10","itemData":{"DOI":"10.5897/JPHE11.213","ISSN":"21412316","abstract":"The present cross-sectional survey was conducted in Blue Nile, Gadarif and North Kordofan states of Sudan. The study was conducted during the period May 2005 to September 2006 to provide an overview of the most important diseases affecting small ruminants’ productivity. Results of interviews with small ruminants’ keepers indicated that peste des petitis ruminants (PPR) was found to be one of the most important diseases in all the study areas, with minor variations in importance at individual state level. Analyses of the sera collected from small ruminants gave an overall sero-prevalence of PPR as 61.8%. However, PPR had a slightly higher ranking in importance in Gadarif and Blue Nile states, while respondents in North Kordofan did not report PPR as the most important disease, but reported a syndrome with diarrhea, pneumonia and sudden death. This syndrome was considered by the pastoralists as the most important condition which reduced their small ruminants’ numbers and denied them market access. Key","author":[{"dropping-particle":"","family":"Abdalla","given":"A S","non-dropping-particle":"","parse-names":false,"suffix":""},{"dropping-particle":"","family":"Majok","given":"A A","non-dropping-particle":"","parse-names":false,"suffix":""},{"dropping-particle":"El","family":"Malik","given":"K H","non-dropping-particle":"","parse-names":false,"suffix":""},{"dropping-particle":"","family":"Ali","given":"A S","non-dropping-particle":"","parse-names":false,"suffix":""}],"container-title":"Journal of Public Health and Epidemiology","id":"ITEM-10","issue":"3","issued":{"date-parts":[["2012"]]},"page":"59-64","title":"Sero-prevalence of peste des petits ruminants virus ( PPRV ) in small ruminants in Blue Nile, Gadaref and North Kordofan states of Sudan","type":"article-journal","volume":"4"},"uris":["http://www.mendeley.com/documents/?uuid=ca3ae7b1-6850-49c4-b6df-c8597b166d2d"]},{"id":"ITEM-11","itemData":{"DOI":"10.1155/2016/7826245","ISSN":"2314-6133","abstract":"Peste des petits ruminants virus (PPRV) is causing infectious disease with high morbidity and mortality rate in domestic and wild small ruminants of Pakistan with valuable economical losses. The present study was carried out to investigate risk factors of PPRV in domestic small ruminants which were present in the vicinity of wildlife parks. A total of 265 sera samples (27 wild ruminants and 238 domesticated small ruminants) from apparently healthy animals from two different wildlife parks were collected and analysed for PPRV antibodies. Also, 20 nasal swabs from domestic small ruminants showing respiratory signs were collected to check for presence of PPRV antigen. Competitive ELISA revealed highest proportions of anti-PPRV antibodies in domestic small ruminants around the Wildlife Park at Lahore (35%) as compared to Faisalabad (13%), with no existence of PPRV antibodies in tested serum of wild ruminants at these parks. Higher seropositivity was observed in females (25.6%) than in males (5.1%) and in goats (34.5%) compared to sheep (11.2%). The results of N-gene based RT-PCR highlight the absence of PPRV due to lack of current PPR outbreak in the region during study period. Even though grazing was not a significant risk factor, there is still a possibility of wildlife-livestock interactions for feed and water reservoirs, resulting in spillover of PPR to wildlife. Keeping in view the high seropositivity and risk of PPR, vaccination should be adopted to avoid circulation of PPRV among wild and domestic small ruminants (sheep and goats).","author":[{"dropping-particle":"","family":"Rahman","given":"Aziz-ul","non-dropping-particle":"","parse-names":false,"suffix":""},{"dropping-particle":"","family":"Abubakar","given":"Muhammad","non-dropping-particle":"","parse-names":false,"suffix":""},{"dropping-particle":"","family":"Rasool","given":"Muhammad Hidayat","non-dropping-particle":"","parse-names":false,"suffix":""},{"dropping-particle":"","family":"Manzoor","given":"Shumaila","non-dropping-particle":"","parse-names":false,"suffix":""},{"dropping-particle":"","family":"Saqalein","given":"Muhammad","non-dropping-particle":"","parse-names":false,"suffix":""},{"dropping-particle":"","family":"Rizwan","given":"Muhammad","non-dropping-particle":"","parse-names":false,"suffix":""},{"dropping-particle":"","family":"Munir","given":"Muhammad","non-dropping-particle":"","parse-names":false,"suffix":""},{"dropping-particle":"","family":"Ali","given":"Qurban","non-dropping-particle":"","parse-names":false,"suffix":""},{"dropping-particle":"","family":"Wensman","given":"Jonas Johansson","non-dropping-particle":"","parse-names":false,"suffix":""}],"container-title":"BioMed Research International","id":"ITEM-11","issued":{"date-parts":[["2016"]]},"page":"1-6","title":"Evaluation of risk factors for peste des petits ruminants virus in sheep and goats at the wildlife-livestock interface in Punjab province, Pakistan","type":"article-journal","volume":"2016"},"uris":["http://www.mendeley.com/documents/?uuid=4d664f8b-42b8-4fdf-a7df-8204c4e12128"]},{"id":"ITEM-12","itemData":{"DOI":"10.1016/j.smallrumres.2008.07.021","ISSN":"09214488","abstract":"Peste des petits ruminants (PPR) is an acute febrile viral disease of small ruminants characterized by mucopurulent nasal and ocular discharges, necrotizing stomatitis, enteritis and pneumonia. The disease is endemic in Pakistan causing heavy economic losses due to high rate of mortality and morbidity. The present study was conducted in view of determining the disease situation in different geographical regions, seasons, age, sex groups and species of small ruminants. A total of 933 serum samples were collected from the southern, northern, western, eastern and central parts of the Punjab province. Samples were collected from the animals suffering from diarrhoea and showing severe respiratory signs. Serum samples were used for the detection of antibodies against PPR virus (PPRV) by applying competitive enzyme linked immuno-sorbent assay. Based on the screening of the 933 sera samples, the antibody prevalence of PPRV in small ruminants in Punjab was 51.34% (P &lt; 0.432). The frequency of antibodies against PPR recorded was 67.65, 71.11 and 60.23% in the months of December, January and February and 50.67 and 53.0% in the months of September and October, respectively. The higher numbers of positive cases were observed in southern and western districts of Punjab province, compared to other parts of the province. A greater proportion of the sheep (56.80%) versus the goat (48.24%) population was found to be infected with PPRV (P &lt; 0.011). The distribution and prevalence of antibodies to PPRV among various age groups of animals indicated that the higher prevalence (72.86%) occurred at &gt;2 years compared with the other age groups. It was found that PPR has high frequency (59.24%) in females than males (41.18%) of sheep and goat (P &lt; 0.001). These findings may be correlated with variations in the sheep and goat husbandry practices within different geographic regions, the topography of different states and the socio-economic status of individual farmers. © 2008 Elsevier B.V. All rights reserved.","author":[{"dropping-particle":"","family":"Khan","given":"Haider Ali","non-dropping-particle":"","parse-names":false,"suffix":""},{"dropping-particle":"","family":"Siddique","given":"Muhammad","non-dropping-particle":"","parse-names":false,"suffix":""},{"dropping-particle":"","family":"Abubakar","given":"Muhammad","non-dropping-particle":"","parse-names":false,"suffix":""},{"dropping-particle":"","family":"Arshad","given":"Muhammad Javed","non-dropping-particle":"","parse-names":false,"suffix":""},{"dropping-particle":"","family":"Hussain","given":"Manzoor","non-dropping-particle":"","parse-names":false,"suffix":""}],"container-title":"Small Ruminant Research","id":"ITEM-12","issue":"2-3","issued":{"date-parts":[["2008"]]},"page":"152-157","title":"Prevalence and distribution of peste des petits ruminants virus infection in small ruminants","type":"article-journal","volume":"79"},"uris":["http://www.mendeley.com/documents/?uuid=e4455816-7841-4856-a90c-4fc2692d848c"]},{"id":"ITEM-13","itemData":{"DOI":"10.1016/j.smallrumres.2018.06.017","ISSN":"0921-4488","author":[{"dropping-particle":"","family":"Mebrahtu","given":"Kibrom","non-dropping-particle":"","parse-names":false,"suffix":""},{"dropping-particle":"","family":"Getachew","given":"Senait","non-dropping-particle":"","parse-names":false,"suffix":""},{"dropping-particle":"","family":"Tesfaye","given":"Tegegn","non-dropping-particle":"","parse-names":false,"suffix":""},{"dropping-particle":"","family":"Sahlu","given":"Ergete","non-dropping-particle":"","parse-names":false,"suffix":""},{"dropping-particle":"","family":"Aragaw","given":"Kassaye","non-dropping-particle":"","parse-names":false,"suffix":""}],"container-title":"Small Ruminant Research","id":"ITEM-13","issue":"December","issued":{"date-parts":[["2018"]]},"page":"90-93","title":"Sero-epidemiological study of peste des petits ruminants (PPR) in sheep and goats under different production systems in South Omo, southern Ethiopia","type":"article-journal","volume":"169"},"uris":["http://www.mendeley.com/documents/?uuid=d572161c-165d-4b72-9727-268334ccc700"]}],"mendeley":{"formattedCitation":"[1,2,11–13,3–10]","plainTextFormattedCitation":"[1,2,11–13,3–10]","previouslyFormattedCitation":"[1–13]"},"properties":{"noteIndex":0},"schema":"https://github.com/citation-style-language/schema/raw/master/csl-citation.json"}</w:instrText>
      </w:r>
      <w:r w:rsidRPr="00BE3965">
        <w:rPr>
          <w:rFonts w:ascii="Times New Roman" w:hAnsi="Times New Roman" w:cs="Times New Roman"/>
          <w:sz w:val="24"/>
          <w:szCs w:val="24"/>
        </w:rPr>
        <w:fldChar w:fldCharType="separate"/>
      </w:r>
      <w:r w:rsidR="004C0C1F" w:rsidRPr="004C0C1F">
        <w:rPr>
          <w:rFonts w:ascii="Times New Roman" w:hAnsi="Times New Roman" w:cs="Times New Roman"/>
          <w:noProof/>
          <w:sz w:val="24"/>
          <w:szCs w:val="24"/>
        </w:rPr>
        <w:t>[1,2,11–13,3–10]</w:t>
      </w:r>
      <w:r w:rsidRPr="00BE3965">
        <w:rPr>
          <w:rFonts w:ascii="Times New Roman" w:hAnsi="Times New Roman" w:cs="Times New Roman"/>
          <w:sz w:val="24"/>
          <w:szCs w:val="24"/>
        </w:rPr>
        <w:fldChar w:fldCharType="end"/>
      </w:r>
      <w:r w:rsidRPr="00BE3965">
        <w:rPr>
          <w:rFonts w:ascii="Times New Roman" w:hAnsi="Times New Roman" w:cs="Times New Roman"/>
          <w:sz w:val="24"/>
          <w:szCs w:val="24"/>
        </w:rPr>
        <w:t xml:space="preserve">, four studies reporting males with a significantly higher risk </w:t>
      </w:r>
      <w:r w:rsidRPr="00BE3965">
        <w:rPr>
          <w:rFonts w:ascii="Times New Roman" w:hAnsi="Times New Roman" w:cs="Times New Roman"/>
          <w:sz w:val="24"/>
          <w:szCs w:val="24"/>
        </w:rPr>
        <w:fldChar w:fldCharType="begin" w:fldLock="1"/>
      </w:r>
      <w:r w:rsidR="004C0C1F">
        <w:rPr>
          <w:rFonts w:ascii="Times New Roman" w:hAnsi="Times New Roman" w:cs="Times New Roman"/>
          <w:sz w:val="24"/>
          <w:szCs w:val="24"/>
        </w:rPr>
        <w:instrText>ADDIN CSL_CITATION {"citationItems":[{"id":"ITEM-1","itemData":{"author":[{"dropping-particle":"","family":"Kivaria","given":"Fredrick M.","non-dropping-particle":"","parse-names":false,"suffix":""},{"dropping-particle":"","family":"Kwiatek","given":"Olivier","non-dropping-particle":"","parse-names":false,"suffix":""},{"dropping-particle":"","family":"Kapaga","given":"Angolwisye M.","non-dropping-particle":"","parse-names":false,"suffix":""},{"dropping-particle":"","family":"Swai","given":"Emmanuel S.","non-dropping-particle":"","parse-names":false,"suffix":""},{"dropping-particle":"","family":"Libeau","given":"Geneviève","non-dropping-particle":"","parse-names":false,"suffix":""},{"dropping-particle":"","family":"Moshy","given":"Winford","non-dropping-particle":"","parse-names":false,"suffix":""},{"dropping-particle":"","family":"Mbyuzi","given":"Albano O.","non-dropping-particle":"","parse-names":false,"suffix":""},{"dropping-particle":"","family":"Gladson","given":"Joshua","non-dropping-particle":"","parse-names":false,"suffix":""}],"container-title":"The Onderstepoort Journal of Veterinary Research","id":"ITEM-1","issue":"1","issued":{"date-parts":[["2013"]]},"page":"1-10","title":"The incursion, persistence and spread of peste des petits ruminants in Tanzania: Epidemiological patterns and predictions","type":"article-journal","volume":"80"},"uris":["http://www.mendeley.com/documents/?uuid=47a132f5-9fc6-4202-b8e9-073e1cc1ac9d"]},{"id":"ITEM-2","itemData":{"DOI":"10.1007/s11259-009-9311-7","ISSN":"01657380","PMID":"19705291","abstract":"Despite the widespread prevalence of infection with Peste des petits ruminants virus (PPRV) in goats and sheep industry in Asia and sub-Saharan Africa, there have been few, if any, structured population-based studies examining the epidemiology of this infection in Tanzania. In this study, we investigated the seroprevalence, and risk factors, of Peste des petitis ruminants(PPR) in sheep and goat flocks from seven different geographical administration authorities (Ngorongoro, Monduli, Longido, Karatu, Mbulu, Siha and Simanjiro) located in Northern Tanzania. Serum samples from 657 and 892 sheep and goats, respectively, corresponding to 91 sheep/goat flocks and 43 villages were collected. Competitive enzyme linked immunosorbent assay (c-ELISA) was used to detect the presence of antibodies in the serum against PPRV. Chi-square analysis and multivariable logistic regression model were used to identify risk factors for PPRV seropositivity. Findings suggested that the sero-positive cases were significantly higher in goats than in sheep (49.5% versus 39.8%; P=0.002). The overall seroprevalence of PPRV infection in small ruminants was 45.8%. Highest seroprevalence (42.6-88.02%) was observed in Mbulu, Siha, Longido, Ngorongoro districts, while antibodies less than 40% to none were found in serum from Monduli, Karatu and Simanjiro, respectively. These findings confirm natural transmission of PPRV under field condition for the first time in Tanzania. Results may be correlated with variations in the sheep and goat husbandry practices within different geographic localities, the uncontrolled movement of animals, the levels of natural immunity and the sharing of grazing field amongst agro and pastoralists.","author":[{"dropping-particle":"","family":"Swai","given":"Emmanuel Senyael","non-dropping-particle":"","parse-names":false,"suffix":""},{"dropping-particle":"","family":"Kapaga","given":"A","non-dropping-particle":"","parse-names":false,"suffix":""},{"dropping-particle":"","family":"Kivaria","given":"F","non-dropping-particle":"","parse-names":false,"suffix":""},{"dropping-particle":"","family":"Tinuga","given":"D","non-dropping-particle":"","parse-names":false,"suffix":""},{"dropping-particle":"","family":"Joshua","given":"G","non-dropping-particle":"","parse-names":false,"suffix":""},{"dropping-particle":"","family":"Sanka","given":"P","non-dropping-particle":"","parse-names":false,"suffix":""}],"container-title":"Veterinary Research Communications","id":"ITEM-2","issue":"8","issued":{"date-parts":[["2009"]]},"page":"927-936","title":"Prevalence and distribution of Peste des petits ruminants virus antibodies in various districts of Tanzania","type":"article-journal","volume":"33"},"uris":["http://www.mendeley.com/documents/?uuid=09695095-80c0-4da0-8876-d7e44dd0a7f4"]},{"id":"ITEM-3","itemData":{"DOI":"10.1016/j.smallrumres.2011.10.009","ISSN":"0921-4488","author":[{"dropping-particle":"","family":"Mahajan","given":"Sumit","non-dropping-particle":"","parse-names":false,"suffix":""},{"dropping-particle":"","family":"Agrawal","given":"Rajesh","non-dropping-particle":"","parse-names":false,"suffix":""},{"dropping-particle":"","family":"Kumar","given":"Mahesh","non-dropping-particle":"","parse-names":false,"suffix":""},{"dropping-particle":"","family":"Mohan","given":"Anand","non-dropping-particle":"","parse-names":false,"suffix":""},{"dropping-particle":"","family":"Pande","given":"Nishi","non-dropping-particle":"","parse-names":false,"suffix":""}],"container-title":"Small Ruminant Research","id":"ITEM-3","issued":{"date-parts":[["2012"]]},"page":"195-200","title":"Risk of seroconversion to peste des petits ruminants (PPR) and its association with species, sex, age and migration","type":"article-journal","volume":"104"},"uris":["http://www.mendeley.com/documents/?uuid=64e59e83-b3db-4e5e-88e9-15f3bbc91c51"]},{"id":"ITEM-4","itemData":{"DOI":"10.1186/s12917-015-0401-1","ISBN":"3070900100","ISSN":"1746-6148","PMID":"25888990","abstract":"BACKGROUND: Peste des petits ruminants (PPR) is a contagious viral disease of small ruminants. Serum samples from sheep (n = 431) and goats (n = 538) of all ages were collected in a cross-sectional study in Turkana County, Kenya. The objective was to estimate the sero-prevalence of PPR virus (PPRV) infection and associated risk factors in both species. PPRV competitive enzyme-linked immuno-sorbent assay (c-ELISA) analysed the presence of antibodies in the samples. All analyses were conducted for each species separately. Multivariable logistic regression models were fitted to the data to assess the relationship between the risk factors and PPRV sero-positivity. Mixed-effect models using an administrative sub-location as a random effect were also fitted to adjust for possible clustering of PPRV sero-positivity. Intra-cluster correlation coefficients (ρ) that described the degree of similarity among sero-positive responses for each species in each of the six administrative divisions were estimated.\\n\\nRESULTS: Goats had a significantly higher sero-prevalence of 40% [95% confidence interval (CI): 36%, 44%] compared to sheep with 32% [95% CI: 27%, 36%] (P = 0.008). Combined sero-prevalence estimates were heterogeneous across administrative divisions (n = 6) (range 22% to 65%) and even more across sub-locations (n = 46) (range 0% to 78%). Assuming that PPRV antibodies are protective of infection, a large pool of PPRV susceptible middle age group (&gt;6 months and &lt; 24 months) in both species was estimated. This was based on the low sero-prevalence in this group in goats (14% [95% CI: 10%, 20%]) and in sheep (18% [95% CI: 13%, 25%]). Regression analysis returned significant risk factors across species: in sheep - vaccination status, age and administrative division; in goats - sex, age, administrative division and sex*age interaction. The intra-sub-location correlation coefficients varied widely across divisions (range &lt;0.001 to 0.42) and across species within divisions.\\n\\nCONCLUSIONS: Biological, spatial and socio-ecological factors are hypothesized as possible explanations for variation in PPRV sero-positivity in the Turkana pastoral ecosystem.","author":[{"dropping-particle":"","family":"Kihu","given":"Simon M","non-dropping-particle":"","parse-names":false,"suffix":""},{"dropping-particle":"","family":"Gachohi","given":"John M","non-dropping-particle":"","parse-names":false,"suffix":""},{"dropping-particle":"","family":"Ndungu","given":"Eunice K","non-dropping-particle":"","parse-names":false,"suffix":""},{"dropping-particle":"","family":"Gitao","given":"George C","non-dropping-particle":"","parse-names":false,"suffix":""},{"dropping-particle":"","family":"Bebora","given":"Lily C","non-dropping-particle":"","parse-names":false,"suffix":""},{"dropping-particle":"","family":"John","given":"Njenga M","non-dropping-particle":"","parse-names":false,"suffix":""},{"dropping-particle":"","family":"Wairire","given":"Gidraph G","non-dropping-particle":"","parse-names":false,"suffix":""},{"dropping-particle":"","family":"Maingi","given":"Ndichu","non-dropping-particle":"","parse-names":false,"suffix":""},{"dropping-particle":"","family":"Wahome","given":"Raphael G","non-dropping-particle":"","parse-names":false,"suffix":""},{"dropping-particle":"","family":"Ireri","given":"Ricky","non-dropping-particle":"","parse-names":false,"suffix":""}],"container-title":"BMC veterinary research","id":"ITEM-4","issue":"87","issued":{"date-parts":[["2015"]]},"page":"1-14","title":"Sero-epidemiology of peste des petits ruminants virus infection in Turkana county, Kenya.","type":"article-journal","volume":"11"},"uris":["http://www.mendeley.com/documents/?uuid=612086c7-2d02-447b-8805-9e35069c9d48"]}],"mendeley":{"formattedCitation":"[14–17]","plainTextFormattedCitation":"[14–17]","previouslyFormattedCitation":"[14–17]"},"properties":{"noteIndex":0},"schema":"https://github.com/citation-style-language/schema/raw/master/csl-citation.json"}</w:instrText>
      </w:r>
      <w:r w:rsidRPr="00BE3965">
        <w:rPr>
          <w:rFonts w:ascii="Times New Roman" w:hAnsi="Times New Roman" w:cs="Times New Roman"/>
          <w:sz w:val="24"/>
          <w:szCs w:val="24"/>
        </w:rPr>
        <w:fldChar w:fldCharType="separate"/>
      </w:r>
      <w:r w:rsidR="0043656D" w:rsidRPr="0043656D">
        <w:rPr>
          <w:rFonts w:ascii="Times New Roman" w:hAnsi="Times New Roman" w:cs="Times New Roman"/>
          <w:noProof/>
          <w:sz w:val="24"/>
          <w:szCs w:val="24"/>
        </w:rPr>
        <w:t>[14–17]</w:t>
      </w:r>
      <w:r w:rsidRPr="00BE3965">
        <w:rPr>
          <w:rFonts w:ascii="Times New Roman" w:hAnsi="Times New Roman" w:cs="Times New Roman"/>
          <w:sz w:val="24"/>
          <w:szCs w:val="24"/>
        </w:rPr>
        <w:fldChar w:fldCharType="end"/>
      </w:r>
      <w:r w:rsidRPr="00BE3965">
        <w:rPr>
          <w:rFonts w:ascii="Times New Roman" w:hAnsi="Times New Roman" w:cs="Times New Roman"/>
          <w:sz w:val="24"/>
          <w:szCs w:val="24"/>
        </w:rPr>
        <w:t xml:space="preserve">.  In three of these studies, the sex difference was significant for goats but not sheep </w:t>
      </w:r>
      <w:r w:rsidRPr="00BE3965">
        <w:rPr>
          <w:rFonts w:ascii="Times New Roman" w:hAnsi="Times New Roman" w:cs="Times New Roman"/>
          <w:sz w:val="24"/>
          <w:szCs w:val="24"/>
        </w:rPr>
        <w:fldChar w:fldCharType="begin" w:fldLock="1"/>
      </w:r>
      <w:r w:rsidR="004C0C1F">
        <w:rPr>
          <w:rFonts w:ascii="Times New Roman" w:hAnsi="Times New Roman" w:cs="Times New Roman"/>
          <w:sz w:val="24"/>
          <w:szCs w:val="24"/>
        </w:rPr>
        <w:instrText>ADDIN CSL_CITATION {"citationItems":[{"id":"ITEM-1","itemData":{"DOI":"https://doi.org/10.1155/2017/9769071","ISSN":"2090-8113","abstract":"Peste des petits ruminant (PPR) is an economically important disease of small ruminants with a rapidly expanding geographical distribution. There are fragmented reports to the occurrence and distribution of the disease in Ethiopia. A total of 700 serum samples were collected from goats and sheep to detect the presence of antibody against PPR virus using Competitive Enzyme-Linked Immunosorbent Assay (C-ELISA). An overall PPR seropositivity was reported to be 48.43&amp;#x25; in the area. There is no statistically significant difference in the seroprevalence of the disease between sheep and goats (50.85&amp;#x25; and 46.68&amp;#x25;), respectively. However, there was statistically significant variation (P&amp;#x3c;0.05) in the seroprevalence of the disease in young (33.9&amp;#x25;) and adult (55.8&amp;#x25;) age categories. The seroprevalence in male and female was 42.07&amp;#x25; and 50.09&amp;#x25;, respectively, where the variation was statistically not significant (P&amp;#x3e;0.05). High seroprevalence of Peste des petites ruminants in the study area indicated the virus circulation and endemicity of the disease. The disease causes substantial economic losses by affecting the livelihood of the farmers. Therefore, control measures should be put in place to minimize the loss associated with the disease.","author":[{"dropping-particle":"","family":"Gari","given":"Getachew","non-dropping-particle":"","parse-names":false,"suffix":""},{"dropping-particle":"","family":"Serda","given":"Biressaw","non-dropping-particle":"","parse-names":false,"suffix":""},{"dropping-particle":"","family":"Negesa","given":"Dejene","non-dropping-particle":"","parse-names":false,"suffix":""},{"dropping-particle":"","family":"Lemma","given":"Fethu","non-dropping-particle":"","parse-names":false,"suffix":""},{"dropping-particle":"","family":"Asgedom","given":"Hagos","non-dropping-particle":"","parse-names":false,"suffix":""}],"container-title":"Veterinary Medicine International","id":"ITEM-1","issued":{"date-parts":[["2017"]]},"page":"1-5","title":"Serological investigation of peste des petits ruminants in east Shewa and Arsi zones, Oromia region, Ethiopia","type":"article-journal","volume":"2017"},"uris":["http://www.mendeley.com/documents/?uuid=d9d4f8db-cf8d-4a35-9114-ec2c195ee1b5"]},{"id":"ITEM-2","itemData":{"DOI":"10.1186/s12917-015-0401-1","ISBN":"3070900100","ISSN":"1746-6148","PMID":"25888990","abstract":"BACKGROUND: Peste des petits ruminants (PPR) is a contagious viral disease of small ruminants. Serum samples from sheep (n = 431) and goats (n = 538) of all ages were collected in a cross-sectional study in Turkana County, Kenya. The objective was to estimate the sero-prevalence of PPR virus (PPRV) infection and associated risk factors in both species. PPRV competitive enzyme-linked immuno-sorbent assay (c-ELISA) analysed the presence of antibodies in the samples. All analyses were conducted for each species separately. Multivariable logistic regression models were fitted to the data to assess the relationship between the risk factors and PPRV sero-positivity. Mixed-effect models using an administrative sub-location as a random effect were also fitted to adjust for possible clustering of PPRV sero-positivity. Intra-cluster correlation coefficients (ρ) that described the degree of similarity among sero-positive responses for each species in each of the six administrative divisions were estimated.\\n\\nRESULTS: Goats had a significantly higher sero-prevalence of 40% [95% confidence interval (CI): 36%, 44%] compared to sheep with 32% [95% CI: 27%, 36%] (P = 0.008). Combined sero-prevalence estimates were heterogeneous across administrative divisions (n = 6) (range 22% to 65%) and even more across sub-locations (n = 46) (range 0% to 78%). Assuming that PPRV antibodies are protective of infection, a large pool of PPRV susceptible middle age group (&gt;6 months and &lt; 24 months) in both species was estimated. This was based on the low sero-prevalence in this group in goats (14% [95% CI: 10%, 20%]) and in sheep (18% [95% CI: 13%, 25%]). Regression analysis returned significant risk factors across species: in sheep - vaccination status, age and administrative division; in goats - sex, age, administrative division and sex*age interaction. The intra-sub-location correlation coefficients varied widely across divisions (range &lt;0.001 to 0.42) and across species within divisions.\\n\\nCONCLUSIONS: Biological, spatial and socio-ecological factors are hypothesized as possible explanations for variation in PPRV sero-positivity in the Turkana pastoral ecosystem.","author":[{"dropping-particle":"","family":"Kihu","given":"Simon M","non-dropping-particle":"","parse-names":false,"suffix":""},{"dropping-particle":"","family":"Gachohi","given":"John M","non-dropping-particle":"","parse-names":false,"suffix":""},{"dropping-particle":"","family":"Ndungu","given":"Eunice K","non-dropping-particle":"","parse-names":false,"suffix":""},{"dropping-particle":"","family":"Gitao","given":"George C","non-dropping-particle":"","parse-names":false,"suffix":""},{"dropping-particle":"","family":"Bebora","given":"Lily C","non-dropping-particle":"","parse-names":false,"suffix":""},{"dropping-particle":"","family":"John","given":"Njenga M","non-dropping-particle":"","parse-names":false,"suffix":""},{"dropping-particle":"","family":"Wairire","given":"Gidraph G","non-dropping-particle":"","parse-names":false,"suffix":""},{"dropping-particle":"","family":"Maingi","given":"Ndichu","non-dropping-particle":"","parse-names":false,"suffix":""},{"dropping-particle":"","family":"Wahome","given":"Raphael G","non-dropping-particle":"","parse-names":false,"suffix":""},{"dropping-particle":"","family":"Ireri","given":"Ricky","non-dropping-particle":"","parse-names":false,"suffix":""}],"container-title":"BMC veterinary research","id":"ITEM-2","issue":"87","issued":{"date-parts":[["2015"]]},"page":"1-14","title":"Sero-epidemiology of peste des petits ruminants virus infection in Turkana county, Kenya.","type":"article-journal","volume":"11"},"uris":["http://www.mendeley.com/documents/?uuid=612086c7-2d02-447b-8805-9e35069c9d48"]}],"mendeley":{"formattedCitation":"[4,17]","plainTextFormattedCitation":"[4,17]","previouslyFormattedCitation":"[7,17]"},"properties":{"noteIndex":0},"schema":"https://github.com/citation-style-language/schema/raw/master/csl-citation.json"}</w:instrText>
      </w:r>
      <w:r w:rsidRPr="00BE3965">
        <w:rPr>
          <w:rFonts w:ascii="Times New Roman" w:hAnsi="Times New Roman" w:cs="Times New Roman"/>
          <w:sz w:val="24"/>
          <w:szCs w:val="24"/>
        </w:rPr>
        <w:fldChar w:fldCharType="separate"/>
      </w:r>
      <w:r w:rsidR="004C0C1F" w:rsidRPr="004C0C1F">
        <w:rPr>
          <w:rFonts w:ascii="Times New Roman" w:hAnsi="Times New Roman" w:cs="Times New Roman"/>
          <w:noProof/>
          <w:sz w:val="24"/>
          <w:szCs w:val="24"/>
        </w:rPr>
        <w:t>[4,17]</w:t>
      </w:r>
      <w:r w:rsidRPr="00BE3965">
        <w:rPr>
          <w:rFonts w:ascii="Times New Roman" w:hAnsi="Times New Roman" w:cs="Times New Roman"/>
          <w:sz w:val="24"/>
          <w:szCs w:val="24"/>
        </w:rPr>
        <w:fldChar w:fldCharType="end"/>
      </w:r>
      <w:r w:rsidRPr="00BE3965">
        <w:rPr>
          <w:rFonts w:ascii="Times New Roman" w:hAnsi="Times New Roman" w:cs="Times New Roman"/>
          <w:sz w:val="24"/>
          <w:szCs w:val="24"/>
        </w:rPr>
        <w:t xml:space="preserve">, and in one study the sex difference was significant for sheep but not goats </w:t>
      </w:r>
      <w:r w:rsidRPr="00BE3965">
        <w:rPr>
          <w:rFonts w:ascii="Times New Roman" w:hAnsi="Times New Roman" w:cs="Times New Roman"/>
          <w:sz w:val="24"/>
          <w:szCs w:val="24"/>
        </w:rPr>
        <w:fldChar w:fldCharType="begin" w:fldLock="1"/>
      </w:r>
      <w:r w:rsidR="0043656D">
        <w:rPr>
          <w:rFonts w:ascii="Times New Roman" w:hAnsi="Times New Roman" w:cs="Times New Roman"/>
          <w:sz w:val="24"/>
          <w:szCs w:val="24"/>
        </w:rPr>
        <w:instrText>ADDIN CSL_CITATION {"citationItems":[{"id":"ITEM-1","itemData":{"DOI":"10.1007/s11259-009-9311-7","ISSN":"01657380","PMID":"19705291","abstract":"Despite the widespread prevalence of infection with Peste des petits ruminants virus (PPRV) in goats and sheep industry in Asia and sub-Saharan Africa, there have been few, if any, structured population-based studies examining the epidemiology of this infection in Tanzania. In this study, we investigated the seroprevalence, and risk factors, of Peste des petitis ruminants(PPR) in sheep and goat flocks from seven different geographical administration authorities (Ngorongoro, Monduli, Longido, Karatu, Mbulu, Siha and Simanjiro) located in Northern Tanzania. Serum samples from 657 and 892 sheep and goats, respectively, corresponding to 91 sheep/goat flocks and 43 villages were collected. Competitive enzyme linked immunosorbent assay (c-ELISA) was used to detect the presence of antibodies in the serum against PPRV. Chi-square analysis and multivariable logistic regression model were used to identify risk factors for PPRV seropositivity. Findings suggested that the sero-positive cases were significantly higher in goats than in sheep (49.5% versus 39.8%; P=0.002). The overall seroprevalence of PPRV infection in small ruminants was 45.8%. Highest seroprevalence (42.6-88.02%) was observed in Mbulu, Siha, Longido, Ngorongoro districts, while antibodies less than 40% to none were found in serum from Monduli, Karatu and Simanjiro, respectively. These findings confirm natural transmission of PPRV under field condition for the first time in Tanzania. Results may be correlated with variations in the sheep and goat husbandry practices within different geographic localities, the uncontrolled movement of animals, the levels of natural immunity and the sharing of grazing field amongst agro and pastoralists.","author":[{"dropping-particle":"","family":"Swai","given":"Emmanuel Senyael","non-dropping-particle":"","parse-names":false,"suffix":""},{"dropping-particle":"","family":"Kapaga","given":"A","non-dropping-particle":"","parse-names":false,"suffix":""},{"dropping-particle":"","family":"Kivaria","given":"F","non-dropping-particle":"","parse-names":false,"suffix":""},{"dropping-particle":"","family":"Tinuga","given":"D","non-dropping-particle":"","parse-names":false,"suffix":""},{"dropping-particle":"","family":"Joshua","given":"G","non-dropping-particle":"","parse-names":false,"suffix":""},{"dropping-particle":"","family":"Sanka","given":"P","non-dropping-particle":"","parse-names":false,"suffix":""}],"container-title":"Veterinary Research Communications","id":"ITEM-1","issue":"8","issued":{"date-parts":[["2009"]]},"page":"927-936","title":"Prevalence and distribution of Peste des petits ruminants virus antibodies in various districts of Tanzania","type":"article-journal","volume":"33"},"uris":["http://www.mendeley.com/documents/?uuid=09695095-80c0-4da0-8876-d7e44dd0a7f4"]}],"mendeley":{"formattedCitation":"[15]","plainTextFormattedCitation":"[15]","previouslyFormattedCitation":"[15]"},"properties":{"noteIndex":0},"schema":"https://github.com/citation-style-language/schema/raw/master/csl-citation.json"}</w:instrText>
      </w:r>
      <w:r w:rsidRPr="00BE3965">
        <w:rPr>
          <w:rFonts w:ascii="Times New Roman" w:hAnsi="Times New Roman" w:cs="Times New Roman"/>
          <w:sz w:val="24"/>
          <w:szCs w:val="24"/>
        </w:rPr>
        <w:fldChar w:fldCharType="separate"/>
      </w:r>
      <w:r w:rsidR="0043656D" w:rsidRPr="0043656D">
        <w:rPr>
          <w:rFonts w:ascii="Times New Roman" w:hAnsi="Times New Roman" w:cs="Times New Roman"/>
          <w:noProof/>
          <w:sz w:val="24"/>
          <w:szCs w:val="24"/>
        </w:rPr>
        <w:t>[15]</w:t>
      </w:r>
      <w:r w:rsidRPr="00BE3965">
        <w:rPr>
          <w:rFonts w:ascii="Times New Roman" w:hAnsi="Times New Roman" w:cs="Times New Roman"/>
          <w:sz w:val="24"/>
          <w:szCs w:val="24"/>
        </w:rPr>
        <w:fldChar w:fldCharType="end"/>
      </w:r>
      <w:r w:rsidRPr="00BE3965">
        <w:rPr>
          <w:rFonts w:ascii="Times New Roman" w:hAnsi="Times New Roman" w:cs="Times New Roman"/>
          <w:sz w:val="24"/>
          <w:szCs w:val="24"/>
        </w:rPr>
        <w:t>.</w:t>
      </w:r>
      <w:r>
        <w:rPr>
          <w:rFonts w:ascii="Times New Roman" w:hAnsi="Times New Roman" w:cs="Times New Roman"/>
          <w:sz w:val="24"/>
          <w:szCs w:val="24"/>
        </w:rPr>
        <w:t xml:space="preserve">  </w:t>
      </w:r>
      <w:r w:rsidRPr="004D643F">
        <w:rPr>
          <w:rFonts w:ascii="Times New Roman" w:hAnsi="Times New Roman" w:cs="Times New Roman"/>
          <w:sz w:val="24"/>
          <w:szCs w:val="24"/>
        </w:rPr>
        <w:t xml:space="preserve">Additionally, a significant age*sex interaction was reported in one study </w:t>
      </w:r>
      <w:r w:rsidRPr="004D643F">
        <w:rPr>
          <w:rFonts w:ascii="Times New Roman" w:hAnsi="Times New Roman" w:cs="Times New Roman"/>
          <w:sz w:val="24"/>
          <w:szCs w:val="24"/>
        </w:rPr>
        <w:fldChar w:fldCharType="begin" w:fldLock="1"/>
      </w:r>
      <w:r w:rsidR="0043656D">
        <w:rPr>
          <w:rFonts w:ascii="Times New Roman" w:hAnsi="Times New Roman" w:cs="Times New Roman"/>
          <w:sz w:val="24"/>
          <w:szCs w:val="24"/>
        </w:rPr>
        <w:instrText>ADDIN CSL_CITATION {"citationItems":[{"id":"ITEM-1","itemData":{"DOI":"10.1186/s12917-015-0401-1","ISBN":"3070900100","ISSN":"1746-6148","PMID":"25888990","abstract":"BACKGROUND: Peste des petits ruminants (PPR) is a contagious viral disease of small ruminants. Serum samples from sheep (n = 431) and goats (n = 538) of all ages were collected in a cross-sectional study in Turkana County, Kenya. The objective was to estimate the sero-prevalence of PPR virus (PPRV) infection and associated risk factors in both species. PPRV competitive enzyme-linked immuno-sorbent assay (c-ELISA) analysed the presence of antibodies in the samples. All analyses were conducted for each species separately. Multivariable logistic regression models were fitted to the data to assess the relationship between the risk factors and PPRV sero-positivity. Mixed-effect models using an administrative sub-location as a random effect were also fitted to adjust for possible clustering of PPRV sero-positivity. Intra-cluster correlation coefficients (ρ) that described the degree of similarity among sero-positive responses for each species in each of the six administrative divisions were estimated.\\n\\nRESULTS: Goats had a significantly higher sero-prevalence of 40% [95% confidence interval (CI): 36%, 44%] compared to sheep with 32% [95% CI: 27%, 36%] (P = 0.008). Combined sero-prevalence estimates were heterogeneous across administrative divisions (n = 6) (range 22% to 65%) and even more across sub-locations (n = 46) (range 0% to 78%). Assuming that PPRV antibodies are protective of infection, a large pool of PPRV susceptible middle age group (&gt;6 months and &lt; 24 months) in both species was estimated. This was based on the low sero-prevalence in this group in goats (14% [95% CI: 10%, 20%]) and in sheep (18% [95% CI: 13%, 25%]). Regression analysis returned significant risk factors across species: in sheep - vaccination status, age and administrative division; in goats - sex, age, administrative division and sex*age interaction. The intra-sub-location correlation coefficients varied widely across divisions (range &lt;0.001 to 0.42) and across species within divisions.\\n\\nCONCLUSIONS: Biological, spatial and socio-ecological factors are hypothesized as possible explanations for variation in PPRV sero-positivity in the Turkana pastoral ecosystem.","author":[{"dropping-particle":"","family":"Kihu","given":"Simon M","non-dropping-particle":"","parse-names":false,"suffix":""},{"dropping-particle":"","family":"Gachohi","given":"John M","non-dropping-particle":"","parse-names":false,"suffix":""},{"dropping-particle":"","family":"Ndungu","given":"Eunice K","non-dropping-particle":"","parse-names":false,"suffix":""},{"dropping-particle":"","family":"Gitao","given":"George C","non-dropping-particle":"","parse-names":false,"suffix":""},{"dropping-particle":"","family":"Bebora","given":"Lily C","non-dropping-particle":"","parse-names":false,"suffix":""},{"dropping-particle":"","family":"John","given":"Njenga M","non-dropping-particle":"","parse-names":false,"suffix":""},{"dropping-particle":"","family":"Wairire","given":"Gidraph G","non-dropping-particle":"","parse-names":false,"suffix":""},{"dropping-particle":"","family":"Maingi","given":"Ndichu","non-dropping-particle":"","parse-names":false,"suffix":""},{"dropping-particle":"","family":"Wahome","given":"Raphael G","non-dropping-particle":"","parse-names":false,"suffix":""},{"dropping-particle":"","family":"Ireri","given":"Ricky","non-dropping-particle":"","parse-names":false,"suffix":""}],"container-title":"BMC veterinary research","id":"ITEM-1","issue":"87","issued":{"date-parts":[["2015"]]},"page":"1-14","title":"Sero-epidemiology of peste des petits ruminants virus infection in Turkana county, Kenya.","type":"article-journal","volume":"11"},"uris":["http://www.mendeley.com/documents/?uuid=612086c7-2d02-447b-8805-9e35069c9d48"]}],"mendeley":{"formattedCitation":"[17]","plainTextFormattedCitation":"[17]","previouslyFormattedCitation":"[17]"},"properties":{"noteIndex":0},"schema":"https://github.com/citation-style-language/schema/raw/master/csl-citation.json"}</w:instrText>
      </w:r>
      <w:r w:rsidRPr="004D643F">
        <w:rPr>
          <w:rFonts w:ascii="Times New Roman" w:hAnsi="Times New Roman" w:cs="Times New Roman"/>
          <w:sz w:val="24"/>
          <w:szCs w:val="24"/>
        </w:rPr>
        <w:fldChar w:fldCharType="separate"/>
      </w:r>
      <w:r w:rsidR="0043656D" w:rsidRPr="0043656D">
        <w:rPr>
          <w:rFonts w:ascii="Times New Roman" w:hAnsi="Times New Roman" w:cs="Times New Roman"/>
          <w:noProof/>
          <w:sz w:val="24"/>
          <w:szCs w:val="24"/>
        </w:rPr>
        <w:t>[17]</w:t>
      </w:r>
      <w:r w:rsidRPr="004D643F">
        <w:rPr>
          <w:rFonts w:ascii="Times New Roman" w:hAnsi="Times New Roman" w:cs="Times New Roman"/>
          <w:sz w:val="24"/>
          <w:szCs w:val="24"/>
        </w:rPr>
        <w:fldChar w:fldCharType="end"/>
      </w:r>
      <w:r w:rsidRPr="004D643F">
        <w:rPr>
          <w:rFonts w:ascii="Times New Roman" w:hAnsi="Times New Roman" w:cs="Times New Roman"/>
          <w:sz w:val="24"/>
          <w:szCs w:val="24"/>
        </w:rPr>
        <w:t>.</w:t>
      </w:r>
    </w:p>
    <w:p w:rsidR="00EA5B9F" w:rsidRPr="00BE3965" w:rsidRDefault="00EA5B9F" w:rsidP="00EA5B9F">
      <w:pPr>
        <w:spacing w:after="0" w:line="480" w:lineRule="auto"/>
        <w:rPr>
          <w:rFonts w:ascii="Times New Roman" w:hAnsi="Times New Roman" w:cs="Times New Roman"/>
          <w:sz w:val="24"/>
          <w:szCs w:val="24"/>
        </w:rPr>
      </w:pPr>
    </w:p>
    <w:p w:rsidR="00EA5B9F" w:rsidRPr="00BE3965" w:rsidRDefault="00EA5B9F" w:rsidP="00EA5B9F">
      <w:pPr>
        <w:spacing w:after="0" w:line="480" w:lineRule="auto"/>
        <w:rPr>
          <w:rFonts w:ascii="Times New Roman" w:hAnsi="Times New Roman" w:cs="Times New Roman"/>
          <w:sz w:val="24"/>
          <w:szCs w:val="24"/>
          <w:u w:val="single"/>
        </w:rPr>
      </w:pPr>
      <w:r w:rsidRPr="00BE3965">
        <w:rPr>
          <w:rFonts w:ascii="Times New Roman" w:hAnsi="Times New Roman" w:cs="Times New Roman"/>
          <w:sz w:val="24"/>
          <w:szCs w:val="24"/>
          <w:u w:val="single"/>
        </w:rPr>
        <w:t>Non-significant Sex</w:t>
      </w:r>
    </w:p>
    <w:p w:rsidR="00EA5B9F" w:rsidRPr="00BE3965" w:rsidRDefault="00EA5B9F" w:rsidP="00EA5B9F">
      <w:pPr>
        <w:spacing w:after="0" w:line="480" w:lineRule="auto"/>
        <w:rPr>
          <w:rFonts w:ascii="Times New Roman" w:hAnsi="Times New Roman" w:cs="Times New Roman"/>
          <w:sz w:val="24"/>
          <w:szCs w:val="24"/>
        </w:rPr>
      </w:pPr>
      <w:r w:rsidRPr="00BE3965">
        <w:rPr>
          <w:rFonts w:ascii="Times New Roman" w:hAnsi="Times New Roman" w:cs="Times New Roman"/>
          <w:sz w:val="24"/>
          <w:szCs w:val="24"/>
        </w:rPr>
        <w:t>Twelve studies reported no significant difference between the sexes (</w:t>
      </w:r>
      <w:proofErr w:type="spellStart"/>
      <w:r w:rsidRPr="00BE3965">
        <w:rPr>
          <w:rFonts w:ascii="Times New Roman" w:hAnsi="Times New Roman" w:cs="Times New Roman"/>
          <w:sz w:val="24"/>
          <w:szCs w:val="24"/>
        </w:rPr>
        <w:t>Dejene</w:t>
      </w:r>
      <w:proofErr w:type="spellEnd"/>
      <w:r w:rsidRPr="00BE3965">
        <w:rPr>
          <w:rFonts w:ascii="Times New Roman" w:hAnsi="Times New Roman" w:cs="Times New Roman"/>
          <w:sz w:val="24"/>
          <w:szCs w:val="24"/>
        </w:rPr>
        <w:t xml:space="preserve"> 2016, unpublished master thesis) </w:t>
      </w:r>
      <w:r w:rsidRPr="00BE3965">
        <w:rPr>
          <w:rFonts w:ascii="Times New Roman" w:hAnsi="Times New Roman" w:cs="Times New Roman"/>
          <w:sz w:val="24"/>
          <w:szCs w:val="24"/>
        </w:rPr>
        <w:fldChar w:fldCharType="begin" w:fldLock="1"/>
      </w:r>
      <w:r w:rsidR="004C0C1F">
        <w:rPr>
          <w:rFonts w:ascii="Times New Roman" w:hAnsi="Times New Roman" w:cs="Times New Roman"/>
          <w:sz w:val="24"/>
          <w:szCs w:val="24"/>
        </w:rPr>
        <w:instrText>ADDIN CSL_CITATION {"citationItems":[{"id":"ITEM-1","itemData":{"DOI":"10.1016/j.prevetmed.2014.06.013","ISSN":"1873-1716","PMID":"25022914","abstract":"A retrospective Sero-prevalence analysis was conducted in 2012 in order to find out whether contagious caprine pleuro-pneumonia (CCPP) and peste des petits ruminants (PPR) had already been introduced in Mtwara and Lindi regions of Southern Tanzania by 2007 and 2009. A total of 477 randomly selected sera from a bank of 3500 small ruminant samples that were collected as part of Rift Valley Fever surveillance of 2007 in Mtwara and Lindi regions were used in this study. Seroconversion was also evaluated in the 504 sera that were collected in 2009 as part of disease outbreak investigations in Tandahimba and Newala districts of Mtwara region. Seroconversions to CCPP and PPR were tested using competitive ELISA. In addition, information on different variables available in the existing surveillance forms gathered during sampling was used in the analysis of risk factors associated with seropositivity to the two diseases. The overall seroprevalence of CCPP for the sera of 2007 and 2009 in goats was 52.1% (n=447) and 35.5% (n=434) respectively; while in sheep the seroprevalence was 36.7% (n=30) and 22.9% (n=70) respectively. Seroconversion to PPR in goats and sheep was 28.7% (n=434) and 35.7% (n=70) respectively based on the sera of 2009. However, no antibodies were detected in the 2007 sera. Mixed infections were detected in 7.4% (n=434) of the goat and 12.9% (n=70) of sheep samples. Significant risk factors associated with seropositivity to CCPP in 2007 included introduction of new animals in flocks (OR=3.94; 95% CI 1.86-8.36; p&lt;0.001) and raising animals in government farms (OR=4.92; 95% CI 1.57-15.76; p=0.02); whereas, seropositivity to CCPP in 2009 increased with introduction of new animals in flocks (OR=18.82; 95% CI 8.06-43.96; p&lt;0.001), raising animals in government farms (OR=4.04; 95% CI 2.69-6.42; p&lt;0.001) and raising animals in Newala district (OR=2.35; 95% CI 1.53-3.62; p&lt;0.001). On the other hand, predictors for seropositivity to PPR in 2009 were introduction of new animals in flocks (OR=2.83; 95% CI 1.73-4.62; p&lt;0.001) and communal grazing of animals (OR=7.60; 95% CI 1.77-32.58; p=0.01). Therefore, these results show that CCPP was already circulating in goats in the southern zone by 2007 and that PPR was probably introduced thereafter. Their presence in this emerging animal keeping area in Tanzania calls for improved surveillance and control systems.","author":[{"dropping-particle":"","family":"Mbyuzi","given":"Albano O","non-dropping-particle":"","parse-names":false,"suffix":""},{"dropping-particle":"","family":"Komba","given":"Erick V G","non-dropping-particle":"","parse-names":false,"suffix":""},{"dropping-particle":"","family":"Kimera","given":"Sharadhuli I","non-dropping-particle":"","parse-names":false,"suffix":""},{"dropping-particle":"","family":"Kambarage","given":"Dominic M","non-dropping-particle":"","parse-names":false,"suffix":""}],"container-title":"Preventive Veterinary Medicine","id":"ITEM-1","issued":{"date-parts":[["2014"]]},"page":"138-144","title":"Sero-prevalence and associated risk factors of peste des petits ruminants and contagious caprine pleuro-pneumonia in goats and sheep in the southern zone of Tanzania.","type":"article-journal","volume":"116"},"uris":["http://www.mendeley.com/documents/?uuid=b615a1db-f69d-4b2a-9b34-926eb75de41f"]},{"id":"ITEM-2","itemData":{"DOI":"10.5897/A","ISBN":"9143124070","ISSN":"1991-637X","abstract":"Peste des petits ruminants (PPR) is an important viral disease of sheep and goats, it causes huge economic losses in su sceptible animals. The prevalence of PPR in sheep and goats in White N ile State, Sudan was studied; passive haemagglutinatin test (PHA) and competitive ELISA were used to detect PPR antibodies in 517 serum samples collected from animals that s howed symptoms sugg estive of h PPR disea se as well as from clinically healthy ones at White Nile State, Sudan. The serum samples were tested for presence of PPRV antibodies using cELISA and PHA test. The results obtained by PHA were compared with that of ELISA. 314 (60%) of serum samples were positive by cELISA while 291(56.2%) were positi ve by PHA. By both tests, 262 (83%) out of the tested samples were found positive for PPRV antibodies. The agreement between the two tests was 84.3%, the relative sensitivity was 84% and specificity was 85.2%. Age and localities appears to be risk factor for cELISA and P HA PPR seropositivity. PHA was found to be a useful te chnique for detecting PPRV antibodies","author":[{"dropping-particle":"","family":"Ishag","given":"OM","non-dropping-particle":"","parse-names":false,"suffix":""},{"dropping-particle":"","family":"Intisar","given":"KS","non-dropping-particle":"","parse-names":false,"suffix":""},{"dropping-particle":"","family":"Ali","given":"YH","non-dropping-particle":"","parse-names":false,"suffix":""}],"container-title":"African Journal of Microbiology Research","id":"ITEM-2","issue":"38","issued":{"date-parts":[["2014"]]},"page":"3475-3481","title":"Detection of antibodies to peste des petits ruminants virus using passive haemagglutination test and cELISA in the White Nile state - Sudan, comparative study","type":"article-journal","volume":"8"},"uris":["http://www.mendeley.com/documents/?uuid=fd3d5e8b-9fd8-4d5a-bf8a-53887e383a05"]},{"id":"ITEM-3","itemData":{"DOI":"10.1111/tbed.12670","ISSN":"18651682","PMID":"28703449","abstract":"We conducted a cross-sectional study during 2013 to quantify the serological prevalence of peste des petits ruminants (PPR) infection and to investigate host factors associated with PPR infection in small ruminants in Libya. A two-stage sampling design was carried out. A total number of 148 flocks owning at least 100 heads each were randomly selected. Sixteen to forty-eight samples were collected from each selected flock. A total number of 3,508 serum samples from unvaccinated animals were collected and analysed at IZSLER Brescia, Italy, by using competitive ELISA, IDvet innovative diagnostics (IDvet 310, France). The overall serological prevalence among SR was 33% (95% CI: 31.4-34.5). Significant differences between the prevalence in the geographical branches were observed. The lowest prevalence level was observed in Zawiyah branch (16.1%), whereas the highest value was obtained for the Sabha branch (56.8%). Considering the age, a serological prevalence of 24.7%, 31.5% and 42.1% was observed in SR &lt;1 year, between 1 and 2 years and more than 2 years, respectively. Statistically significant differences (p &lt; .001) in the sero-prevalence levels were also observed between the age groups. Our findings suggest that the southern part of Libya could be more exposed to the infections coming from the neighbouring countries and this should be better investigated to correctly identify wherever specific entry points can be considered at higher risk than others. The results also confirmed the endemic status of PPR in Libya, with a constant exposure to the infection of the animals during their life. In the framework of the global strategy for control and eradication of PPR, our results, even if obtained by a preliminary study, can contribute to the assessment of the epidemiological situation of PPR in Libya as required by the Stage 1 of the plan.","author":[{"dropping-particle":"","family":"Dayhum","given":"A.","non-dropping-particle":"","parse-names":false,"suffix":""},{"dropping-particle":"","family":"Sharif","given":"M.","non-dropping-particle":"","parse-names":false,"suffix":""},{"dropping-particle":"","family":"Eldaghayes","given":"I.","non-dropping-particle":"","parse-names":false,"suffix":""},{"dropping-particle":"","family":"Kammon","given":"A.","non-dropping-particle":"","parse-names":false,"suffix":""},{"dropping-particle":"","family":"Calistri","given":"P.","non-dropping-particle":"","parse-names":false,"suffix":""},{"dropping-particle":"","family":"Danzetta","given":"M. L.","non-dropping-particle":"","parse-names":false,"suffix":""},{"dropping-particle":"","family":"Sabatino","given":"D.","non-dropping-particle":"Di","parse-names":false,"suffix":""},{"dropping-particle":"","family":"Petrini","given":"A.","non-dropping-particle":"","parse-names":false,"suffix":""},{"dropping-particle":"","family":"Ferrari","given":"G.","non-dropping-particle":"","parse-names":false,"suffix":""},{"dropping-particle":"","family":"Grazioli","given":"S.","non-dropping-particle":"","parse-names":false,"suffix":""},{"dropping-particle":"","family":"Pezzoni","given":"G.","non-dropping-particle":"","parse-names":false,"suffix":""},{"dropping-particle":"","family":"Brocchi","given":"E.","non-dropping-particle":"","parse-names":false,"suffix":""}],"container-title":"Transboundary and Emerging Diseases","id":"ITEM-3","issue":"March","issued":{"date-parts":[["2017"]]},"page":"1-7","title":"Sero-prevalence and epidemiology of peste des petits ruminants in Libya","type":"article-journal"},"uris":["http://www.mendeley.com/documents/?uuid=4d5839e8-1e12-45ef-8d66-d8dcb7279d81"]},{"id":"ITEM-4","itemData":{"DOI":"https://doi.org/10.1186/1746-6148-4-34","ISSN":"1746-6148","PMID":"18786275","abstract":"BACKGROUND: Peste des petits ruminants (PPR) is a contagious viral disease of small ruminants in Africa and Asia. In 1999, probably the largest survey on PPR ever conducted in Africa was initiated in Ethiopia where 13 651 serum samples from 7 out of the 11 regions were collected and analyzed by competitive enzyme-linked immunosorbent assay (cELISA). The objective of this paper is to present the results of this survey and discuss their practical implications for PPR-endemic regions. METHODS: We explored the spatial distribution of PPR in Ethiopia and we investigated risk factors for positive serological status. Intracluster correlation coefficients (rho), were calculated for 43 wereda (administrative units). RESULTS: Seroprevalence was very heterogeneous across regions and even more across wereda, with prevalence estimates ranging from 0% to 52.5%. Two groups of weredas could be distinguished on the basis of the estimated rho: a group with very low rho (rho &lt; 0.12) and a group with very high rho (rho &gt; 0.37). CONCLUSION: The results indicate that PPRV circulation has been very heterogeneous, the values for the rho may reflect the endemic or epidemic presence of the virus or the various degrees of mixing of animals in the different areas and production systems. Age appears as a risk factor for seropositive status, the linear effect seeming to confirm in the field that PPRV is highly immunogenic. Our estimates of intracluster correlation may prove useful in the design of serosurveys in other countries where PPR is of importance.","author":[{"dropping-particle":"","family":"Waret-Szkuta","given":"Agnès","non-dropping-particle":"","parse-names":false,"suffix":""},{"dropping-particle":"","family":"Roger","given":"François","non-dropping-particle":"","parse-names":false,"suffix":""},{"dropping-particle":"","family":"Chavernac","given":"David","non-dropping-particle":"","parse-names":false,"suffix":""},{"dropping-particle":"","family":"Yigezu","given":"Laikemariam","non-dropping-particle":"","parse-names":false,"suffix":""},{"dropping-particle":"","family":"Libeau","given":"Geneviève","non-dropping-particle":"","parse-names":false,"suffix":""},{"dropping-particle":"","family":"Pfeiffer","given":"Dirk U","non-dropping-particle":"","parse-names":false,"suffix":""},{"dropping-particle":"","family":"Guitián","given":"Javier","non-dropping-particle":"","parse-names":false,"suffix":""}],"container-title":"BMC Veterinary Research","id":"ITEM-4","issue":"34","issued":{"date-parts":[["2008"]]},"page":"1-10","title":"Peste des petits ruminants (PPR) in Ethiopia: Analysis of a national serological survey.","type":"article-journal","volume":"4"},"uris":["http://www.mendeley.com/documents/?uuid=c423500d-5c4c-4dba-a42d-88d7a7a73dcc"]},{"id":"ITEM-5","itemData":{"DOI":"10.1111/tbed.12615","author":[{"dropping-particle":"","family":"Rony","given":"M S","non-dropping-particle":"","parse-names":false,"suffix":""},{"dropping-particle":"","family":"Rahman","given":"A K M A","non-dropping-particle":"","parse-names":false,"suffix":""},{"dropping-particle":"","family":"Alam","given":"MM","non-dropping-particle":"","parse-names":false,"suffix":""},{"dropping-particle":"","family":"Dhand","given":"N","non-dropping-particle":"","parse-names":false,"suffix":""},{"dropping-particle":"","family":"Ward","given":"MP","non-dropping-particle":"","parse-names":false,"suffix":""}],"container-title":"Transboundary and Emerging Diseases","id":"ITEM-5","issue":"6","issued":{"date-parts":[["2017"]]},"page":"2042-2048","title":"Peste des petits ruminants risk factors and space – time clusters in Mymensingh, Bangladesh","type":"article-journal","volume":"64"},"uris":["http://www.mendeley.com/documents/?uuid=70e93d80-1f4a-4592-9328-c1180a75a3a4"]},{"id":"ITEM-6","itemData":{"DOI":"10.1111/aman.12294","ISBN":"1016201404775","ISSN":"0265-6736","PMID":"12564756","author":[{"dropping-particle":"","family":"Parvez","given":"Md Anowar","non-dropping-particle":"","parse-names":false,"suffix":""},{"dropping-particle":"","family":"Khatun","given":"Rokeya","non-dropping-particle":"","parse-names":false,"suffix":""},{"dropping-particle":"Al","family":"Noman","given":"Md Abdullah","non-dropping-particle":"","parse-names":false,"suffix":""}],"container-title":"Research Journal for Veterinary Practitioners","id":"ITEM-6","issue":"1S","issued":{"date-parts":[["2014"]]},"page":"14-17","title":"Prevalence and associated risk factors of peste des petits ruminants (PPR) in goat in Chittagong district, Bangladesh","type":"article-journal","volume":"2"},"uris":["http://www.mendeley.com/documents/?uuid=fdcc9ccd-48a9-4adf-8b20-cd76ef985a95"]},{"id":"ITEM-7","itemData":{"author":[{"dropping-particle":"","family":"Thakor","given":"RB","non-dropping-particle":"","parse-names":false,"suffix":""},{"dropping-particle":"","family":"Patel","given":"MD","non-dropping-particle":"","parse-names":false,"suffix":""},{"dropping-particle":"","family":"Patel","given":"RM","non-dropping-particle":"","parse-names":false,"suffix":""},{"dropping-particle":"","family":"Kalyani","given":"IH","non-dropping-particle":"","parse-names":false,"suffix":""}],"container-title":"Indian Journal of Small Ruminants","id":"ITEM-7","issue":"2","issued":{"date-parts":[["2016"]]},"page":"25-254","title":"Seroprevalence of Peste des Petits Ruminants in Goats of South Gujarat","type":"article-journal","volume":"22"},"uris":["http://www.mendeley.com/documents/?uuid=df7d637e-6089-4e4e-948a-8753beb01906"]},{"id":"ITEM-8","itemData":{"abstract":"Although PPR outbreaks were reported in Northern Tanzania since 2008, there has been no description of the clinical or pathological manifestation of the disease, an important criterion in guiding veterinarians and farmers on proper recognition and diagnosis of the disease. A study was therefore conducted to investigate and describe clinical signs and pathological lesions associated with 2011 Peste des petits ruminants (PPR) outbreak in goats and sheep in Tandahimba district located in Southern Tanzania. The investigation involved taking history and conducting clinical examination of PPR suspected cases (25 goats and 3 sheep) in the study district which had neither a history of vaccination against PPR nor previous illness due to PPR. This work was complemented by collection of pathological samples and specimens for laboratory examination. A detailed post-mortem was performed on three sacrificed animals followed by collection of specimens including lungs, liver, spleen and lymph nodes for histopathological examination. Clinical samples from 30 animals which included swabs from ocular, nasal and mouth lesions were also collected for confirmation of PPR through detection of PPR ribonucleic acid using reverse transcription polymerase chain reaction (RT-PCR). Clinical examinations of the cases showed signs suggestive of PPR including severe depression, high fever (41 o C), anorexia, muco-pulurent nasal discharge, erosive and necrotic stomatitis, mild diarrhoea and skin nodules. Post mortem examination showed evidence of pneumonia including lung congestion and consolidation, increased thickness of inter-alveolar walls, moderate infiltration of inflammatory cells in bronchiolar subepithelial and perivascular layers. Overall 56.7% of the samples (n=30) tested were positive for PPR by RTPCR. This study has confirmed and described the presence of PPR in southern Tanzania. A more detailed study including other districts is recommended to provide more information regarding the magnitude and factors associated with PPR in Southern Tanzania.","author":[{"dropping-particle":"","family":"Muse","given":"Epaphras A","non-dropping-particle":"","parse-names":false,"suffix":""},{"dropping-particle":"","family":"Matondo","given":"Ramadhan B","non-dropping-particle":"","parse-names":false,"suffix":""},{"dropping-particle":"","family":"Karimuribo","given":"Esron D","non-dropping-particle":"","parse-names":false,"suffix":""},{"dropping-particle":"","family":"Misinzo","given":"Gerald","non-dropping-particle":"","parse-names":false,"suffix":""},{"dropping-particle":"","family":"Albano","given":"Mbyuzi O","non-dropping-particle":"","parse-names":false,"suffix":""},{"dropping-particle":"","family":"Gitao","given":"George C","non-dropping-particle":"","parse-names":false,"suffix":""}],"container-title":"Research Opinions in Animal &amp; Veterinary Sciences","id":"ITEM-8","issue":"4","issued":{"date-parts":[["2012"]]},"page":"256-262","title":"Clinico-pathological findings of the 2011 outbreak of Peste des Petits Ruminants (PPR) in Tandahimba district, southern Tanzania","type":"article-journal","volume":"2"},"uris":["http://www.mendeley.com/documents/?uuid=9864bcbf-fc6e-4d45-a3fc-89e7eb8cfedf"]},{"id":"ITEM-9","itemData":{"DOI":"10.4102/ojvr.v83i1.1035","ISSN":"2219-0635","PMID":"26974177","abstract":"Peste des petits ruminants, caused by the peste des petits ruminants virus (PPRV), is a highly contagious and economically important transboundary viral disease of domestic and wild small ruminants and a major hindrance to small-ruminant production in Nigeria. The seroprevalence and distribution of PPRV antibodies in small ruminants in rural households, farms, live animal markets and slaughter slabs across the six different agro-ecological zones of Nigeria were determined. A total of 4548 serum samples from 3489 goats and 1059 sheep were collected in 12 states. A PPRV competitive enzyme-linked immunosorbent assay was used to test the samples and the data analysed with R statistical software version 3.0.1. The study animals included all ages and both sexes. The overall prevalence estimate of sera positive for PPRV antibodies was 23.16% (n = 1018 positive samples per 4548 total samples, 95% confidence interval: 21.79% - 24.57%). There were significant differences in the seroprevalence between the states (p = 0.001). Taraba State had the highest seroprevalence of 29.51%, whilst the lowest seroprevalence of 14.52% was observed in Cross River State. There were no significant differences in the PPRV seroprevalence between male and female animals (p = 0.571), age (p = 0.323) and between species (p = 0.639). These data indicate the current seroprevalence to PPRV in the small-ruminant population in Nigeria.","author":[{"dropping-particle":"","family":"Woma","given":"Timothy Y","non-dropping-particle":"","parse-names":false,"suffix":""},{"dropping-particle":"","family":"Ekong","given":"Pius S","non-dropping-particle":"","parse-names":false,"suffix":""},{"dropping-particle":"","family":"Bwala","given":"Dauda G","non-dropping-particle":"","parse-names":false,"suffix":""},{"dropping-particle":"","family":"Ibu","given":"John O","non-dropping-particle":"","parse-names":false,"suffix":""},{"dropping-particle":"","family":"Ta'ama","given":"Louisa","non-dropping-particle":"","parse-names":false,"suffix":""},{"dropping-particle":"","family":"Dyek","given":"Dyek Y","non-dropping-particle":"","parse-names":false,"suffix":""},{"dropping-particle":"","family":"Saleh","given":"Ladi","non-dropping-particle":"","parse-names":false,"suffix":""},{"dropping-particle":"","family":"Shamaki","given":"David","non-dropping-particle":"","parse-names":false,"suffix":""},{"dropping-particle":"","family":"Kalla","given":"Demo J U","non-dropping-particle":"","parse-names":false,"suffix":""},{"dropping-particle":"","family":"Bailey","given":"Dalan","non-dropping-particle":"","parse-names":false,"suffix":""},{"dropping-particle":"","family":"Kazeem","given":"Haruna M","non-dropping-particle":"","parse-names":false,"suffix":""},{"dropping-particle":"","family":"Quan","given":"Melvyn","non-dropping-particle":"","parse-names":false,"suffix":""}],"container-title":"The Onderstepoort Journal of Veterinary Research","id":"ITEM-9","issue":"1","issued":{"date-parts":[["2016"]]},"page":"1-9","title":"Serosurvey of peste des petits ruminants virus in small ruminants from different agro-ecological zones of Nigeria","type":"article-journal","volume":"83"},"uris":["http://www.mendeley.com/documents/?uuid=7921a6b0-c808-4622-a12e-ec4750c1e4b5"]},{"id":"ITEM-10","itemData":{"DOI":"10.5829/idosi.gv.2014.12.04.8323","ISSN":"19998163","author":[{"dropping-particle":"","family":"Afera","given":"Berihun","non-dropping-particle":"","parse-names":false,"suffix":""},{"dropping-particle":"","family":"Hussien","given":"Daniel","non-dropping-particle":"","parse-names":false,"suffix":""},{"dropping-particle":"","family":"Amsalu","given":"Kassaw","non-dropping-particle":"","parse-names":false,"suffix":""}],"container-title":"Global Veterinaria","id":"ITEM-10","issue":"4","issued":{"date-parts":[["2014"]]},"page":"512-516","title":"Seroprevalence of peste des petits ruminants in goats of southern parts of Tigray region","type":"article-journal","volume":"12"},"uris":["http://www.mendeley.com/documents/?uuid=aa3bb0c2-cb92-4767-8638-952a18c1cdc5"]},{"id":"ITEM-11","itemData":{"DOI":"10.1016/j.prevetmed.2011.10.007","ISBN":"0167-5877","ISSN":"01675877","PMID":"22088269","abstract":"A cross-sectional epidemiological study followed by vaccination and postvaccinal serum antibody assessment against Peste des Petits Ruminants (PPR) in small ruminant population of Awash Fentale District, Afar, Ethiopia, was conducted from September 2006 to June 2007 with the aim of investigating seroprevalence and post-vaccination sero-conversion rate. A total of 1239 sera collected from sheep and goats which were not vaccinated, were screened by using nucleoprotein-based competitive enzyme-linked immunosorbent assay (c-ELISA). Only 21 (1.70%) animals were found to be positive. Following the base-line seroprevalence study, small ruminants in the area were vaccinated using the attenuated homologous PPR virus (Nigeria 75/1) strain vaccine, produced at National Veterinary Institute (NVI) in Debre-Zeit, Ethiopia. A total of 1096 small ruminants were resampled from the vaccinated population fourteen days after vaccination. The postvaccination sero-conversion rate in the population was found to be 61.13%, indicating a relatively weak herd immunity. The main reason for the low sero-conversion could be the thermolabile nature of the vaccine, since no statistically significant difference was observed between small ruminants vaccinated by Veterinary Professionals and Community Animal Health Workers (CAHWs), using Chi-squared test at 95% CI (P&gt;0.05). This signifies the need for thermostable vaccine that could potentially increase the herd immunity in addition to that being administered by CAHWs independently. The current finding indicated that CAHWs could participate in vaccination campaigns in such areas as Afar, where there are few veterinarians despite of the huge livestock populations, as means of pastoralists' livelihood. ?? 2011 Elsevier B.V.","author":[{"dropping-particle":"","family":"Faris","given":"D.","non-dropping-particle":"","parse-names":false,"suffix":""},{"dropping-particle":"","family":"Yilkal","given":"A.","non-dropping-particle":"","parse-names":false,"suffix":""},{"dropping-particle":"","family":"Berhe","given":"G.","non-dropping-particle":"","parse-names":false,"suffix":""},{"dropping-particle":"","family":"Kelay","given":"B.","non-dropping-particle":"","parse-names":false,"suffix":""}],"container-title":"Preventive Veterinary Medicine","id":"ITEM-11","issue":"2012","issued":{"date-parts":[["2012"]]},"page":"157-162","title":"Seroprevalence and sero-conversion after vaccination against peste des petits ruminants in sheep and goats from Awash Fentale District, Afar, Ethiopia","type":"article-journal","volume":"103"},"uris":["http://www.mendeley.com/documents/?uuid=a7acff78-05f5-3f5b-91e6-d190b438a67b"]},{"id":"ITEM-12","itemData":{"author":[{"dropping-particle":"","family":"Islam","given":"Kamrul","non-dropping-particle":"","parse-names":false,"suffix":""},{"dropping-particle":"","family":"Ahad","given":"Abdul","non-dropping-particle":"","parse-names":false,"suffix":""},{"dropping-particle":"","family":"Mahmood","given":"Altaf","non-dropping-particle":"","parse-names":false,"suffix":""},{"dropping-particle":"","family":"Rahman","given":"Mizanur Md","non-dropping-particle":"","parse-names":false,"suffix":""},{"dropping-particle":"","family":"Islam","given":"Zohorul Md","non-dropping-particle":"","parse-names":false,"suffix":""},{"dropping-particle":"Bin","family":"Kabir","given":"Hazzaz","non-dropping-particle":"","parse-names":false,"suffix":""},{"dropping-particle":"","family":"Barua","given":"Mukti","non-dropping-particle":"","parse-names":false,"suffix":""},{"dropping-particle":"","family":"Chowdhury","given":"Sharmin","non-dropping-particle":"","parse-names":false,"suffix":""},{"dropping-particle":"","family":"Nasir","given":"Muhammad Kamal","non-dropping-particle":"","parse-names":false,"suffix":""},{"dropping-particle":"","family":"Biswas","given":"Paritosh Kumar","non-dropping-particle":"","parse-names":false,"suffix":""}],"container-title":"Journal of Infection and Molecular Biology","id":"ITEM-12","issue":"3","issued":{"date-parts":[["2014"]]},"page":"43-48","title":"Prevalence and clinico–pathological features of peste des petits ruminants","type":"article-journal","volume":"2"},"uris":["http://www.mendeley.com/documents/?uuid=e8e8ba9c-813b-486a-8ce8-3e294e5bf52d"]},{"id":"ITEM-13","itemData":{"DOI":"10.1007/s11250-014-0747-6","ISBN":"1573-7438 (Electronic) 0049-4747 (Linking)","ISSN":"15737438","PMID":"25547805","abstract":"Peste des petits ruminants (PPR), a viral disease of sheep and goats, is endemic in Nigeria. There are reports indicating the involvement of peste des petits ruminants virus (PPRV), the causative agent of PPR, in a camel respiratory syndrome in Africa. Considering that camels share the same grazing land and drinking points with other ruminants, this study was undertaken to determine the seroprevalence and extent of PPRV antibodies in Nigerian camels. A total of 1517 camel sera samples were collected from four states (Borno, Kano, Kastina and Sokoto). The seroprevalence was determined by the H-protein-based competitive ELISA. The overall prevalence was 3.36% (51/1517, 95% confidence interval of 2.51-4.39%). There was no significant differences in prevalence between states (p = 0.8921) and between male and female camels (p = 0.7424). The prevalence differed significantly (p &lt; 0.00001) by body condition score; camels with poor body condition score has higher (16.67%) antibody seroprevalence to PPR compared to those with fair and good body condition score. There was a statistically significant difference between camels aged &lt;/= 5 years and those &gt;5 years (p = 0.0042). These results show occasional transient PPRV infection of camels in Nigeria, and there is the need to include camels among species to be studied in elucidating the epidemiology of the disease in sheep and goats.","author":[{"dropping-particle":"","family":"Woma","given":"Timothy Yusufu","non-dropping-particle":"","parse-names":false,"suffix":""},{"dropping-particle":"","family":"Kalla","given":"Demo Joab Usman","non-dropping-particle":"","parse-names":false,"suffix":""},{"dropping-particle":"","family":"Ekong","given":"Pius Stephen","non-dropping-particle":"","parse-names":false,"suffix":""},{"dropping-particle":"","family":"Ularamu","given":"Hussaini Gulak","non-dropping-particle":"","parse-names":false,"suffix":""},{"dropping-particle":"","family":"Chollom","given":"Solomon Chuwang","non-dropping-particle":"","parse-names":false,"suffix":""},{"dropping-particle":"","family":"Lamurde","given":"Iliya Iliyasu","non-dropping-particle":"","parse-names":false,"suffix":""},{"dropping-particle":"","family":"Bajehson","given":"Dogonyaro Benjamin","non-dropping-particle":"","parse-names":false,"suffix":""},{"dropping-particle":"","family":"Tom","given":"Nenfa Danjuma","non-dropping-particle":"","parse-names":false,"suffix":""},{"dropping-particle":"","family":"Aaron","given":"Gideon Bature","non-dropping-particle":"","parse-names":false,"suffix":""},{"dropping-particle":"","family":"Shamaki","given":"David","non-dropping-particle":"","parse-names":false,"suffix":""},{"dropping-particle":"","family":"Bailey","given":"Dalan","non-dropping-particle":"","parse-names":false,"suffix":""},{"dropping-particle":"","family":"Diallo","given":"Adama","non-dropping-particle":"","parse-names":false,"suffix":""},{"dropping-particle":"","family":"Quan","given":"Melvyn","non-dropping-particle":"","parse-names":false,"suffix":""}],"container-title":"Tropical Animal Health and Production","id":"ITEM-13","issue":"3","issued":{"date-parts":[["2015"]]},"page":"603-606","title":"Serological evidence of camel exposure to peste des petits ruminants virus (PPRV) in Nigeria","type":"article-journal","volume":"47"},"uris":["http://www.mendeley.com/documents/?uuid=8a2e0ef6-b41f-3871-a7cf-1bde27e6fab3"]},{"id":"ITEM-14","itemData":{"author":[{"dropping-particle":"","family":"Bari","given":"Saiful","non-dropping-particle":"","parse-names":false,"suffix":""},{"dropping-particle":"","family":"Rana","given":"Eaftekhar Ahmed","non-dropping-particle":"","parse-names":false,"suffix":""},{"dropping-particle":"Al","family":"Masud","given":"Abdullah","non-dropping-particle":"","parse-names":false,"suffix":""},{"dropping-particle":"","family":"Das","given":"Tridip","non-dropping-particle":"","parse-names":false,"suffix":""},{"dropping-particle":"","family":"Hasan","given":"Tanjila","non-dropping-particle":"","parse-names":false,"suffix":""}],"container-title":"Journal of Advanced Veterinary and Animal Research","id":"ITEM-14","issue":"2","issued":{"date-parts":[["2018"]]},"page":"211-217","title":"Hemato-biochemical parameters of Pesti-des Petits Ruminants (PPR) affected goats in Chittagong, Bangladesh","type":"article-journal","volume":"5"},"uris":["http://www.mendeley.com/documents/?uuid=cdd799ae-ca03-4f5a-97be-9f8797248563"]}],"mendeley":{"formattedCitation":"[18,19,28–31,20–27]","plainTextFormattedCitation":"[18,19,28–31,20–27]","previouslyFormattedCitation":"[18–31]"},"properties":{"noteIndex":0},"schema":"https://github.com/citation-style-language/schema/raw/master/csl-citation.json"}</w:instrText>
      </w:r>
      <w:r w:rsidRPr="00BE3965">
        <w:rPr>
          <w:rFonts w:ascii="Times New Roman" w:hAnsi="Times New Roman" w:cs="Times New Roman"/>
          <w:sz w:val="24"/>
          <w:szCs w:val="24"/>
        </w:rPr>
        <w:fldChar w:fldCharType="separate"/>
      </w:r>
      <w:r w:rsidR="004C0C1F" w:rsidRPr="004C0C1F">
        <w:rPr>
          <w:rFonts w:ascii="Times New Roman" w:hAnsi="Times New Roman" w:cs="Times New Roman"/>
          <w:noProof/>
          <w:sz w:val="24"/>
          <w:szCs w:val="24"/>
        </w:rPr>
        <w:t>[18,19,28–31,20–27]</w:t>
      </w:r>
      <w:r w:rsidRPr="00BE3965">
        <w:rPr>
          <w:rFonts w:ascii="Times New Roman" w:hAnsi="Times New Roman" w:cs="Times New Roman"/>
          <w:sz w:val="24"/>
          <w:szCs w:val="24"/>
        </w:rPr>
        <w:fldChar w:fldCharType="end"/>
      </w:r>
      <w:r w:rsidRPr="00BE3965">
        <w:rPr>
          <w:rFonts w:ascii="Times New Roman" w:hAnsi="Times New Roman" w:cs="Times New Roman"/>
          <w:sz w:val="24"/>
          <w:szCs w:val="24"/>
        </w:rPr>
        <w:t>.</w:t>
      </w:r>
    </w:p>
    <w:p w:rsidR="00EA5B9F" w:rsidRPr="00BE3965" w:rsidRDefault="00EA5B9F" w:rsidP="00EA5B9F">
      <w:pPr>
        <w:spacing w:after="0" w:line="480" w:lineRule="auto"/>
        <w:rPr>
          <w:rFonts w:ascii="Times New Roman" w:hAnsi="Times New Roman" w:cs="Times New Roman"/>
          <w:sz w:val="24"/>
          <w:szCs w:val="24"/>
        </w:rPr>
      </w:pPr>
    </w:p>
    <w:p w:rsidR="00EA5B9F" w:rsidRPr="008F7D26" w:rsidRDefault="00EA5B9F" w:rsidP="00EA5B9F">
      <w:pPr>
        <w:spacing w:after="0" w:line="480" w:lineRule="auto"/>
        <w:rPr>
          <w:rFonts w:ascii="Times New Roman" w:hAnsi="Times New Roman" w:cs="Times New Roman"/>
          <w:sz w:val="24"/>
          <w:szCs w:val="24"/>
        </w:rPr>
      </w:pPr>
    </w:p>
    <w:p w:rsidR="00EA5B9F" w:rsidRPr="004D2771" w:rsidRDefault="009307FA" w:rsidP="00EA5B9F">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Supplementary Text</w:t>
      </w:r>
      <w:r w:rsidR="00EA5B9F" w:rsidRPr="004D2771">
        <w:rPr>
          <w:rFonts w:ascii="Times New Roman" w:hAnsi="Times New Roman" w:cs="Times New Roman"/>
          <w:sz w:val="24"/>
          <w:szCs w:val="24"/>
          <w:u w:val="single"/>
        </w:rPr>
        <w:t xml:space="preserve"> References</w:t>
      </w:r>
    </w:p>
    <w:p w:rsidR="004C0C1F" w:rsidRPr="004C0C1F" w:rsidRDefault="00EA5B9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D26">
        <w:rPr>
          <w:rFonts w:ascii="Times New Roman" w:hAnsi="Times New Roman" w:cs="Times New Roman"/>
          <w:sz w:val="24"/>
          <w:szCs w:val="24"/>
        </w:rPr>
        <w:fldChar w:fldCharType="begin" w:fldLock="1"/>
      </w:r>
      <w:r w:rsidRPr="008F7D26">
        <w:rPr>
          <w:rFonts w:ascii="Times New Roman" w:hAnsi="Times New Roman" w:cs="Times New Roman"/>
          <w:sz w:val="24"/>
          <w:szCs w:val="24"/>
        </w:rPr>
        <w:instrText xml:space="preserve">ADDIN Mendeley Bibliography CSL_BIBLIOGRAPHY </w:instrText>
      </w:r>
      <w:r w:rsidRPr="008F7D26">
        <w:rPr>
          <w:rFonts w:ascii="Times New Roman" w:hAnsi="Times New Roman" w:cs="Times New Roman"/>
          <w:sz w:val="24"/>
          <w:szCs w:val="24"/>
        </w:rPr>
        <w:fldChar w:fldCharType="separate"/>
      </w:r>
      <w:r w:rsidR="004C0C1F" w:rsidRPr="004C0C1F">
        <w:rPr>
          <w:rFonts w:ascii="Times New Roman" w:hAnsi="Times New Roman" w:cs="Times New Roman"/>
          <w:noProof/>
          <w:sz w:val="24"/>
          <w:szCs w:val="24"/>
        </w:rPr>
        <w:t>1.</w:t>
      </w:r>
      <w:r w:rsidR="004C0C1F" w:rsidRPr="004C0C1F">
        <w:rPr>
          <w:rFonts w:ascii="Times New Roman" w:hAnsi="Times New Roman" w:cs="Times New Roman"/>
          <w:noProof/>
          <w:sz w:val="24"/>
          <w:szCs w:val="24"/>
        </w:rPr>
        <w:tab/>
      </w:r>
      <w:r w:rsidR="004C0C1F" w:rsidRPr="004C0C1F">
        <w:rPr>
          <w:rFonts w:ascii="Times New Roman" w:hAnsi="Times New Roman" w:cs="Times New Roman"/>
          <w:b/>
          <w:bCs/>
          <w:noProof/>
          <w:sz w:val="24"/>
          <w:szCs w:val="24"/>
        </w:rPr>
        <w:t xml:space="preserve">Torsson E, </w:t>
      </w:r>
      <w:r w:rsidR="004C0C1F" w:rsidRPr="004C0C1F">
        <w:rPr>
          <w:rFonts w:ascii="Times New Roman" w:hAnsi="Times New Roman" w:cs="Times New Roman"/>
          <w:b/>
          <w:bCs/>
          <w:i/>
          <w:iCs/>
          <w:noProof/>
          <w:sz w:val="24"/>
          <w:szCs w:val="24"/>
        </w:rPr>
        <w:t>et al.</w:t>
      </w:r>
      <w:r w:rsidR="004C0C1F" w:rsidRPr="004C0C1F">
        <w:rPr>
          <w:rFonts w:ascii="Times New Roman" w:hAnsi="Times New Roman" w:cs="Times New Roman"/>
          <w:noProof/>
          <w:sz w:val="24"/>
          <w:szCs w:val="24"/>
        </w:rPr>
        <w:t xml:space="preserve"> Seroprevalence and risk factors for peste des petits ruminants and selected differential diagnosis in sheep and goats in Tanzania. </w:t>
      </w:r>
      <w:r w:rsidR="004C0C1F" w:rsidRPr="004C0C1F">
        <w:rPr>
          <w:rFonts w:ascii="Times New Roman" w:hAnsi="Times New Roman" w:cs="Times New Roman"/>
          <w:i/>
          <w:iCs/>
          <w:noProof/>
          <w:sz w:val="24"/>
          <w:szCs w:val="24"/>
        </w:rPr>
        <w:t>Infection Ecology &amp; Epidemiology</w:t>
      </w:r>
      <w:r w:rsidR="004C0C1F" w:rsidRPr="004C0C1F">
        <w:rPr>
          <w:rFonts w:ascii="Times New Roman" w:hAnsi="Times New Roman" w:cs="Times New Roman"/>
          <w:noProof/>
          <w:sz w:val="24"/>
          <w:szCs w:val="24"/>
        </w:rPr>
        <w:t xml:space="preserve"> Taylor &amp; Francis, 2017; </w:t>
      </w:r>
      <w:r w:rsidR="004C0C1F" w:rsidRPr="004C0C1F">
        <w:rPr>
          <w:rFonts w:ascii="Times New Roman" w:hAnsi="Times New Roman" w:cs="Times New Roman"/>
          <w:b/>
          <w:bCs/>
          <w:noProof/>
          <w:sz w:val="24"/>
          <w:szCs w:val="24"/>
        </w:rPr>
        <w:t>7</w:t>
      </w:r>
      <w:r w:rsidR="004C0C1F" w:rsidRPr="004C0C1F">
        <w:rPr>
          <w:rFonts w:ascii="Times New Roman" w:hAnsi="Times New Roman" w:cs="Times New Roman"/>
          <w:noProof/>
          <w:sz w:val="24"/>
          <w:szCs w:val="24"/>
        </w:rPr>
        <w:t xml:space="preserve">: 1368336.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Salih HA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and risk factors of peste des petits ruminants in sheep and goats in Sudan. </w:t>
      </w:r>
      <w:r w:rsidRPr="004C0C1F">
        <w:rPr>
          <w:rFonts w:ascii="Times New Roman" w:hAnsi="Times New Roman" w:cs="Times New Roman"/>
          <w:i/>
          <w:iCs/>
          <w:noProof/>
          <w:sz w:val="24"/>
          <w:szCs w:val="24"/>
        </w:rPr>
        <w:t>Journal of Advanced Veterinary and Animal Research</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1</w:t>
      </w:r>
      <w:r w:rsidRPr="004C0C1F">
        <w:rPr>
          <w:rFonts w:ascii="Times New Roman" w:hAnsi="Times New Roman" w:cs="Times New Roman"/>
          <w:noProof/>
          <w:sz w:val="24"/>
          <w:szCs w:val="24"/>
        </w:rPr>
        <w:t xml:space="preserve">: 42–49.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3.</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Kardjadj 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distribution and risk factor for peste des petits </w:t>
      </w:r>
      <w:r w:rsidRPr="004C0C1F">
        <w:rPr>
          <w:rFonts w:ascii="Times New Roman" w:hAnsi="Times New Roman" w:cs="Times New Roman"/>
          <w:noProof/>
          <w:sz w:val="24"/>
          <w:szCs w:val="24"/>
        </w:rPr>
        <w:lastRenderedPageBreak/>
        <w:t xml:space="preserve">ruminants (PPR) in Algeria. </w:t>
      </w:r>
      <w:r w:rsidRPr="004C0C1F">
        <w:rPr>
          <w:rFonts w:ascii="Times New Roman" w:hAnsi="Times New Roman" w:cs="Times New Roman"/>
          <w:i/>
          <w:iCs/>
          <w:noProof/>
          <w:sz w:val="24"/>
          <w:szCs w:val="24"/>
        </w:rPr>
        <w:t>Preventive Veterinary Medicine</w:t>
      </w:r>
      <w:r w:rsidRPr="004C0C1F">
        <w:rPr>
          <w:rFonts w:ascii="Times New Roman" w:hAnsi="Times New Roman" w:cs="Times New Roman"/>
          <w:noProof/>
          <w:sz w:val="24"/>
          <w:szCs w:val="24"/>
        </w:rPr>
        <w:t xml:space="preserve"> 2015; </w:t>
      </w:r>
      <w:r w:rsidRPr="004C0C1F">
        <w:rPr>
          <w:rFonts w:ascii="Times New Roman" w:hAnsi="Times New Roman" w:cs="Times New Roman"/>
          <w:b/>
          <w:bCs/>
          <w:noProof/>
          <w:sz w:val="24"/>
          <w:szCs w:val="24"/>
        </w:rPr>
        <w:t>122</w:t>
      </w:r>
      <w:r w:rsidRPr="004C0C1F">
        <w:rPr>
          <w:rFonts w:ascii="Times New Roman" w:hAnsi="Times New Roman" w:cs="Times New Roman"/>
          <w:noProof/>
          <w:sz w:val="24"/>
          <w:szCs w:val="24"/>
        </w:rPr>
        <w:t xml:space="preserve">: 205–210.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4.</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Gari G,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logical investigation of peste des petits ruminants in east Shewa and Arsi zones, Oromia region, Ethiopia. </w:t>
      </w:r>
      <w:r w:rsidRPr="004C0C1F">
        <w:rPr>
          <w:rFonts w:ascii="Times New Roman" w:hAnsi="Times New Roman" w:cs="Times New Roman"/>
          <w:i/>
          <w:iCs/>
          <w:noProof/>
          <w:sz w:val="24"/>
          <w:szCs w:val="24"/>
        </w:rPr>
        <w:t>Veterinary Medicine International</w:t>
      </w:r>
      <w:r w:rsidRPr="004C0C1F">
        <w:rPr>
          <w:rFonts w:ascii="Times New Roman" w:hAnsi="Times New Roman" w:cs="Times New Roman"/>
          <w:noProof/>
          <w:sz w:val="24"/>
          <w:szCs w:val="24"/>
        </w:rPr>
        <w:t xml:space="preserve"> 2017; </w:t>
      </w:r>
      <w:r w:rsidRPr="004C0C1F">
        <w:rPr>
          <w:rFonts w:ascii="Times New Roman" w:hAnsi="Times New Roman" w:cs="Times New Roman"/>
          <w:b/>
          <w:bCs/>
          <w:noProof/>
          <w:sz w:val="24"/>
          <w:szCs w:val="24"/>
        </w:rPr>
        <w:t>2017</w:t>
      </w:r>
      <w:r w:rsidRPr="004C0C1F">
        <w:rPr>
          <w:rFonts w:ascii="Times New Roman" w:hAnsi="Times New Roman" w:cs="Times New Roman"/>
          <w:noProof/>
          <w:sz w:val="24"/>
          <w:szCs w:val="24"/>
        </w:rPr>
        <w:t xml:space="preserve">: 1–5.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5.</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Patel YR,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of peste des petits ruminants (PPR) in Navsari and Valsad districts of South Gujarat. </w:t>
      </w:r>
      <w:r w:rsidRPr="004C0C1F">
        <w:rPr>
          <w:rFonts w:ascii="Times New Roman" w:hAnsi="Times New Roman" w:cs="Times New Roman"/>
          <w:i/>
          <w:iCs/>
          <w:noProof/>
          <w:sz w:val="24"/>
          <w:szCs w:val="24"/>
        </w:rPr>
        <w:t>International Journal of Current Microbiology and Applied Sciences</w:t>
      </w:r>
      <w:r w:rsidRPr="004C0C1F">
        <w:rPr>
          <w:rFonts w:ascii="Times New Roman" w:hAnsi="Times New Roman" w:cs="Times New Roman"/>
          <w:noProof/>
          <w:sz w:val="24"/>
          <w:szCs w:val="24"/>
        </w:rPr>
        <w:t xml:space="preserve"> 2017; </w:t>
      </w:r>
      <w:r w:rsidRPr="004C0C1F">
        <w:rPr>
          <w:rFonts w:ascii="Times New Roman" w:hAnsi="Times New Roman" w:cs="Times New Roman"/>
          <w:b/>
          <w:bCs/>
          <w:noProof/>
          <w:sz w:val="24"/>
          <w:szCs w:val="24"/>
        </w:rPr>
        <w:t>6</w:t>
      </w:r>
      <w:r w:rsidRPr="004C0C1F">
        <w:rPr>
          <w:rFonts w:ascii="Times New Roman" w:hAnsi="Times New Roman" w:cs="Times New Roman"/>
          <w:noProof/>
          <w:sz w:val="24"/>
          <w:szCs w:val="24"/>
        </w:rPr>
        <w:t xml:space="preserve">: 221–228.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6.</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El-Yuguda AD,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of peste des petits ruminants among domestic small and large ruminants in the semi-arid region of north-eastern Nigeria. </w:t>
      </w:r>
      <w:r w:rsidRPr="004C0C1F">
        <w:rPr>
          <w:rFonts w:ascii="Times New Roman" w:hAnsi="Times New Roman" w:cs="Times New Roman"/>
          <w:i/>
          <w:iCs/>
          <w:noProof/>
          <w:sz w:val="24"/>
          <w:szCs w:val="24"/>
        </w:rPr>
        <w:t>Veterinary World</w:t>
      </w:r>
      <w:r w:rsidRPr="004C0C1F">
        <w:rPr>
          <w:rFonts w:ascii="Times New Roman" w:hAnsi="Times New Roman" w:cs="Times New Roman"/>
          <w:noProof/>
          <w:sz w:val="24"/>
          <w:szCs w:val="24"/>
        </w:rPr>
        <w:t xml:space="preserve"> 2013; </w:t>
      </w:r>
      <w:r w:rsidRPr="004C0C1F">
        <w:rPr>
          <w:rFonts w:ascii="Times New Roman" w:hAnsi="Times New Roman" w:cs="Times New Roman"/>
          <w:b/>
          <w:bCs/>
          <w:noProof/>
          <w:sz w:val="24"/>
          <w:szCs w:val="24"/>
        </w:rPr>
        <w:t>6</w:t>
      </w:r>
      <w:r w:rsidRPr="004C0C1F">
        <w:rPr>
          <w:rFonts w:ascii="Times New Roman" w:hAnsi="Times New Roman" w:cs="Times New Roman"/>
          <w:noProof/>
          <w:sz w:val="24"/>
          <w:szCs w:val="24"/>
        </w:rPr>
        <w:t xml:space="preserve">: 807–811.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7.</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Abubakar 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este des petits ruminants (PPR) in Pakistan: Analysis of a national level serological data. </w:t>
      </w:r>
      <w:r w:rsidRPr="004C0C1F">
        <w:rPr>
          <w:rFonts w:ascii="Times New Roman" w:hAnsi="Times New Roman" w:cs="Times New Roman"/>
          <w:i/>
          <w:iCs/>
          <w:noProof/>
          <w:sz w:val="24"/>
          <w:szCs w:val="24"/>
        </w:rPr>
        <w:t>Small Ruminant Research</w:t>
      </w:r>
      <w:r w:rsidRPr="004C0C1F">
        <w:rPr>
          <w:rFonts w:ascii="Times New Roman" w:hAnsi="Times New Roman" w:cs="Times New Roman"/>
          <w:noProof/>
          <w:sz w:val="24"/>
          <w:szCs w:val="24"/>
        </w:rPr>
        <w:t xml:space="preserve"> 2017; </w:t>
      </w:r>
      <w:r w:rsidRPr="004C0C1F">
        <w:rPr>
          <w:rFonts w:ascii="Times New Roman" w:hAnsi="Times New Roman" w:cs="Times New Roman"/>
          <w:b/>
          <w:bCs/>
          <w:noProof/>
          <w:sz w:val="24"/>
          <w:szCs w:val="24"/>
        </w:rPr>
        <w:t>155</w:t>
      </w:r>
      <w:r w:rsidRPr="004C0C1F">
        <w:rPr>
          <w:rFonts w:ascii="Times New Roman" w:hAnsi="Times New Roman" w:cs="Times New Roman"/>
          <w:noProof/>
          <w:sz w:val="24"/>
          <w:szCs w:val="24"/>
        </w:rPr>
        <w:t xml:space="preserve">: 57–65.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8.</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Bello A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Research for peste des petits ruminants ( PPR ) virus antibodies in goats, sheep and gazelle from Bauchi and Gombe states, north eastern Nigeria. </w:t>
      </w:r>
      <w:r w:rsidRPr="004C0C1F">
        <w:rPr>
          <w:rFonts w:ascii="Times New Roman" w:hAnsi="Times New Roman" w:cs="Times New Roman"/>
          <w:i/>
          <w:iCs/>
          <w:noProof/>
          <w:sz w:val="24"/>
          <w:szCs w:val="24"/>
        </w:rPr>
        <w:t>Direct Research Journal of Agriculture and Food Science</w:t>
      </w:r>
      <w:r w:rsidRPr="004C0C1F">
        <w:rPr>
          <w:rFonts w:ascii="Times New Roman" w:hAnsi="Times New Roman" w:cs="Times New Roman"/>
          <w:noProof/>
          <w:sz w:val="24"/>
          <w:szCs w:val="24"/>
        </w:rPr>
        <w:t xml:space="preserve"> 2016; </w:t>
      </w:r>
      <w:r w:rsidRPr="004C0C1F">
        <w:rPr>
          <w:rFonts w:ascii="Times New Roman" w:hAnsi="Times New Roman" w:cs="Times New Roman"/>
          <w:b/>
          <w:bCs/>
          <w:noProof/>
          <w:sz w:val="24"/>
          <w:szCs w:val="24"/>
        </w:rPr>
        <w:t>4</w:t>
      </w:r>
      <w:r w:rsidRPr="004C0C1F">
        <w:rPr>
          <w:rFonts w:ascii="Times New Roman" w:hAnsi="Times New Roman" w:cs="Times New Roman"/>
          <w:noProof/>
          <w:sz w:val="24"/>
          <w:szCs w:val="24"/>
        </w:rPr>
        <w:t xml:space="preserve">: 193–198.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9.</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Megersa B,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logical investigation of peste des petits ruminants (PPR) in small ruminants managed under pastoral and agro-pastoral systems in Ethiopia. </w:t>
      </w:r>
      <w:r w:rsidRPr="004C0C1F">
        <w:rPr>
          <w:rFonts w:ascii="Times New Roman" w:hAnsi="Times New Roman" w:cs="Times New Roman"/>
          <w:i/>
          <w:iCs/>
          <w:noProof/>
          <w:sz w:val="24"/>
          <w:szCs w:val="24"/>
        </w:rPr>
        <w:t>Small Ruminant Research</w:t>
      </w:r>
      <w:r w:rsidRPr="004C0C1F">
        <w:rPr>
          <w:rFonts w:ascii="Times New Roman" w:hAnsi="Times New Roman" w:cs="Times New Roman"/>
          <w:noProof/>
          <w:sz w:val="24"/>
          <w:szCs w:val="24"/>
        </w:rPr>
        <w:t xml:space="preserve"> 2011; </w:t>
      </w:r>
      <w:r w:rsidRPr="004C0C1F">
        <w:rPr>
          <w:rFonts w:ascii="Times New Roman" w:hAnsi="Times New Roman" w:cs="Times New Roman"/>
          <w:b/>
          <w:bCs/>
          <w:noProof/>
          <w:sz w:val="24"/>
          <w:szCs w:val="24"/>
        </w:rPr>
        <w:t>97</w:t>
      </w:r>
      <w:r w:rsidRPr="004C0C1F">
        <w:rPr>
          <w:rFonts w:ascii="Times New Roman" w:hAnsi="Times New Roman" w:cs="Times New Roman"/>
          <w:noProof/>
          <w:sz w:val="24"/>
          <w:szCs w:val="24"/>
        </w:rPr>
        <w:t xml:space="preserve">: 134–138.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0.</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Abdalla AS,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of peste des petits ruminants virus ( PPRV ) in small ruminants in Blue Nile, Gadaref and North Kordofan states of Sudan. </w:t>
      </w:r>
      <w:r w:rsidRPr="004C0C1F">
        <w:rPr>
          <w:rFonts w:ascii="Times New Roman" w:hAnsi="Times New Roman" w:cs="Times New Roman"/>
          <w:i/>
          <w:iCs/>
          <w:noProof/>
          <w:sz w:val="24"/>
          <w:szCs w:val="24"/>
        </w:rPr>
        <w:t>Journal of Public Health and Epidemiology</w:t>
      </w:r>
      <w:r w:rsidRPr="004C0C1F">
        <w:rPr>
          <w:rFonts w:ascii="Times New Roman" w:hAnsi="Times New Roman" w:cs="Times New Roman"/>
          <w:noProof/>
          <w:sz w:val="24"/>
          <w:szCs w:val="24"/>
        </w:rPr>
        <w:t xml:space="preserve"> 2012; </w:t>
      </w:r>
      <w:r w:rsidRPr="004C0C1F">
        <w:rPr>
          <w:rFonts w:ascii="Times New Roman" w:hAnsi="Times New Roman" w:cs="Times New Roman"/>
          <w:b/>
          <w:bCs/>
          <w:noProof/>
          <w:sz w:val="24"/>
          <w:szCs w:val="24"/>
        </w:rPr>
        <w:t>4</w:t>
      </w:r>
      <w:r w:rsidRPr="004C0C1F">
        <w:rPr>
          <w:rFonts w:ascii="Times New Roman" w:hAnsi="Times New Roman" w:cs="Times New Roman"/>
          <w:noProof/>
          <w:sz w:val="24"/>
          <w:szCs w:val="24"/>
        </w:rPr>
        <w:t xml:space="preserve">: 59–64.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1.</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Rahman A,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Evaluation of risk factors for peste des petits ruminants virus in sheep and goats at the wildlife-livestock interface in Punjab province, Pakistan. </w:t>
      </w:r>
      <w:r w:rsidRPr="004C0C1F">
        <w:rPr>
          <w:rFonts w:ascii="Times New Roman" w:hAnsi="Times New Roman" w:cs="Times New Roman"/>
          <w:i/>
          <w:iCs/>
          <w:noProof/>
          <w:sz w:val="24"/>
          <w:szCs w:val="24"/>
        </w:rPr>
        <w:t>BioMed Research International</w:t>
      </w:r>
      <w:r w:rsidRPr="004C0C1F">
        <w:rPr>
          <w:rFonts w:ascii="Times New Roman" w:hAnsi="Times New Roman" w:cs="Times New Roman"/>
          <w:noProof/>
          <w:sz w:val="24"/>
          <w:szCs w:val="24"/>
        </w:rPr>
        <w:t xml:space="preserve"> 2016; </w:t>
      </w:r>
      <w:r w:rsidRPr="004C0C1F">
        <w:rPr>
          <w:rFonts w:ascii="Times New Roman" w:hAnsi="Times New Roman" w:cs="Times New Roman"/>
          <w:b/>
          <w:bCs/>
          <w:noProof/>
          <w:sz w:val="24"/>
          <w:szCs w:val="24"/>
        </w:rPr>
        <w:t>2016</w:t>
      </w:r>
      <w:r w:rsidRPr="004C0C1F">
        <w:rPr>
          <w:rFonts w:ascii="Times New Roman" w:hAnsi="Times New Roman" w:cs="Times New Roman"/>
          <w:noProof/>
          <w:sz w:val="24"/>
          <w:szCs w:val="24"/>
        </w:rPr>
        <w:t xml:space="preserve">: 1–6.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lastRenderedPageBreak/>
        <w:t>12.</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Khan HA,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revalence and distribution of peste des petits ruminants virus infection in small ruminants. </w:t>
      </w:r>
      <w:r w:rsidRPr="004C0C1F">
        <w:rPr>
          <w:rFonts w:ascii="Times New Roman" w:hAnsi="Times New Roman" w:cs="Times New Roman"/>
          <w:i/>
          <w:iCs/>
          <w:noProof/>
          <w:sz w:val="24"/>
          <w:szCs w:val="24"/>
        </w:rPr>
        <w:t>Small Ruminant Research</w:t>
      </w:r>
      <w:r w:rsidRPr="004C0C1F">
        <w:rPr>
          <w:rFonts w:ascii="Times New Roman" w:hAnsi="Times New Roman" w:cs="Times New Roman"/>
          <w:noProof/>
          <w:sz w:val="24"/>
          <w:szCs w:val="24"/>
        </w:rPr>
        <w:t xml:space="preserve"> 2008; </w:t>
      </w:r>
      <w:r w:rsidRPr="004C0C1F">
        <w:rPr>
          <w:rFonts w:ascii="Times New Roman" w:hAnsi="Times New Roman" w:cs="Times New Roman"/>
          <w:b/>
          <w:bCs/>
          <w:noProof/>
          <w:sz w:val="24"/>
          <w:szCs w:val="24"/>
        </w:rPr>
        <w:t>79</w:t>
      </w:r>
      <w:r w:rsidRPr="004C0C1F">
        <w:rPr>
          <w:rFonts w:ascii="Times New Roman" w:hAnsi="Times New Roman" w:cs="Times New Roman"/>
          <w:noProof/>
          <w:sz w:val="24"/>
          <w:szCs w:val="24"/>
        </w:rPr>
        <w:t xml:space="preserve">: 152–157.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3.</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Mebrahtu K,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epidemiological study of peste des petits ruminants (PPR) in sheep and goats under different production systems in South Omo, southern Ethiopia. </w:t>
      </w:r>
      <w:r w:rsidRPr="004C0C1F">
        <w:rPr>
          <w:rFonts w:ascii="Times New Roman" w:hAnsi="Times New Roman" w:cs="Times New Roman"/>
          <w:i/>
          <w:iCs/>
          <w:noProof/>
          <w:sz w:val="24"/>
          <w:szCs w:val="24"/>
        </w:rPr>
        <w:t>Small Ruminant Research</w:t>
      </w:r>
      <w:r w:rsidRPr="004C0C1F">
        <w:rPr>
          <w:rFonts w:ascii="Times New Roman" w:hAnsi="Times New Roman" w:cs="Times New Roman"/>
          <w:noProof/>
          <w:sz w:val="24"/>
          <w:szCs w:val="24"/>
        </w:rPr>
        <w:t xml:space="preserve"> 2018; </w:t>
      </w:r>
      <w:r w:rsidRPr="004C0C1F">
        <w:rPr>
          <w:rFonts w:ascii="Times New Roman" w:hAnsi="Times New Roman" w:cs="Times New Roman"/>
          <w:b/>
          <w:bCs/>
          <w:noProof/>
          <w:sz w:val="24"/>
          <w:szCs w:val="24"/>
        </w:rPr>
        <w:t>169</w:t>
      </w:r>
      <w:r w:rsidRPr="004C0C1F">
        <w:rPr>
          <w:rFonts w:ascii="Times New Roman" w:hAnsi="Times New Roman" w:cs="Times New Roman"/>
          <w:noProof/>
          <w:sz w:val="24"/>
          <w:szCs w:val="24"/>
        </w:rPr>
        <w:t xml:space="preserve">: 90–93.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4.</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Kivaria F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The incursion, persistence and spread of peste des petits ruminants in Tanzania: Epidemiological patterns and predictions. </w:t>
      </w:r>
      <w:r w:rsidRPr="004C0C1F">
        <w:rPr>
          <w:rFonts w:ascii="Times New Roman" w:hAnsi="Times New Roman" w:cs="Times New Roman"/>
          <w:i/>
          <w:iCs/>
          <w:noProof/>
          <w:sz w:val="24"/>
          <w:szCs w:val="24"/>
        </w:rPr>
        <w:t>The Onderstepoort Journal of Veterinary Research</w:t>
      </w:r>
      <w:r w:rsidRPr="004C0C1F">
        <w:rPr>
          <w:rFonts w:ascii="Times New Roman" w:hAnsi="Times New Roman" w:cs="Times New Roman"/>
          <w:noProof/>
          <w:sz w:val="24"/>
          <w:szCs w:val="24"/>
        </w:rPr>
        <w:t xml:space="preserve"> 2013; </w:t>
      </w:r>
      <w:r w:rsidRPr="004C0C1F">
        <w:rPr>
          <w:rFonts w:ascii="Times New Roman" w:hAnsi="Times New Roman" w:cs="Times New Roman"/>
          <w:b/>
          <w:bCs/>
          <w:noProof/>
          <w:sz w:val="24"/>
          <w:szCs w:val="24"/>
        </w:rPr>
        <w:t>80</w:t>
      </w:r>
      <w:r w:rsidRPr="004C0C1F">
        <w:rPr>
          <w:rFonts w:ascii="Times New Roman" w:hAnsi="Times New Roman" w:cs="Times New Roman"/>
          <w:noProof/>
          <w:sz w:val="24"/>
          <w:szCs w:val="24"/>
        </w:rPr>
        <w:t xml:space="preserve">: 1–10.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5.</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Swai ES,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revalence and distribution of Peste des petits ruminants virus antibodies in various districts of Tanzania. </w:t>
      </w:r>
      <w:r w:rsidRPr="004C0C1F">
        <w:rPr>
          <w:rFonts w:ascii="Times New Roman" w:hAnsi="Times New Roman" w:cs="Times New Roman"/>
          <w:i/>
          <w:iCs/>
          <w:noProof/>
          <w:sz w:val="24"/>
          <w:szCs w:val="24"/>
        </w:rPr>
        <w:t>Veterinary Research Communications</w:t>
      </w:r>
      <w:r w:rsidRPr="004C0C1F">
        <w:rPr>
          <w:rFonts w:ascii="Times New Roman" w:hAnsi="Times New Roman" w:cs="Times New Roman"/>
          <w:noProof/>
          <w:sz w:val="24"/>
          <w:szCs w:val="24"/>
        </w:rPr>
        <w:t xml:space="preserve"> 2009; </w:t>
      </w:r>
      <w:r w:rsidRPr="004C0C1F">
        <w:rPr>
          <w:rFonts w:ascii="Times New Roman" w:hAnsi="Times New Roman" w:cs="Times New Roman"/>
          <w:b/>
          <w:bCs/>
          <w:noProof/>
          <w:sz w:val="24"/>
          <w:szCs w:val="24"/>
        </w:rPr>
        <w:t>33</w:t>
      </w:r>
      <w:r w:rsidRPr="004C0C1F">
        <w:rPr>
          <w:rFonts w:ascii="Times New Roman" w:hAnsi="Times New Roman" w:cs="Times New Roman"/>
          <w:noProof/>
          <w:sz w:val="24"/>
          <w:szCs w:val="24"/>
        </w:rPr>
        <w:t xml:space="preserve">: 927–936.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6.</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Mahajan S,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Risk of seroconversion to peste des petits ruminants (PPR) and its association with species, sex, age and migration. </w:t>
      </w:r>
      <w:r w:rsidRPr="004C0C1F">
        <w:rPr>
          <w:rFonts w:ascii="Times New Roman" w:hAnsi="Times New Roman" w:cs="Times New Roman"/>
          <w:i/>
          <w:iCs/>
          <w:noProof/>
          <w:sz w:val="24"/>
          <w:szCs w:val="24"/>
        </w:rPr>
        <w:t>Small Ruminant Research</w:t>
      </w:r>
      <w:r w:rsidRPr="004C0C1F">
        <w:rPr>
          <w:rFonts w:ascii="Times New Roman" w:hAnsi="Times New Roman" w:cs="Times New Roman"/>
          <w:noProof/>
          <w:sz w:val="24"/>
          <w:szCs w:val="24"/>
        </w:rPr>
        <w:t xml:space="preserve"> 2012; </w:t>
      </w:r>
      <w:r w:rsidRPr="004C0C1F">
        <w:rPr>
          <w:rFonts w:ascii="Times New Roman" w:hAnsi="Times New Roman" w:cs="Times New Roman"/>
          <w:b/>
          <w:bCs/>
          <w:noProof/>
          <w:sz w:val="24"/>
          <w:szCs w:val="24"/>
        </w:rPr>
        <w:t>104</w:t>
      </w:r>
      <w:r w:rsidRPr="004C0C1F">
        <w:rPr>
          <w:rFonts w:ascii="Times New Roman" w:hAnsi="Times New Roman" w:cs="Times New Roman"/>
          <w:noProof/>
          <w:sz w:val="24"/>
          <w:szCs w:val="24"/>
        </w:rPr>
        <w:t xml:space="preserve">: 195–200.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7.</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Kihu SM,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epidemiology of peste des petits ruminants virus infection in Turkana county, Kenya. </w:t>
      </w:r>
      <w:r w:rsidRPr="004C0C1F">
        <w:rPr>
          <w:rFonts w:ascii="Times New Roman" w:hAnsi="Times New Roman" w:cs="Times New Roman"/>
          <w:i/>
          <w:iCs/>
          <w:noProof/>
          <w:sz w:val="24"/>
          <w:szCs w:val="24"/>
        </w:rPr>
        <w:t>BMC veterinary research</w:t>
      </w:r>
      <w:r w:rsidRPr="004C0C1F">
        <w:rPr>
          <w:rFonts w:ascii="Times New Roman" w:hAnsi="Times New Roman" w:cs="Times New Roman"/>
          <w:noProof/>
          <w:sz w:val="24"/>
          <w:szCs w:val="24"/>
        </w:rPr>
        <w:t xml:space="preserve"> 2015; </w:t>
      </w:r>
      <w:r w:rsidRPr="004C0C1F">
        <w:rPr>
          <w:rFonts w:ascii="Times New Roman" w:hAnsi="Times New Roman" w:cs="Times New Roman"/>
          <w:b/>
          <w:bCs/>
          <w:noProof/>
          <w:sz w:val="24"/>
          <w:szCs w:val="24"/>
        </w:rPr>
        <w:t>11</w:t>
      </w:r>
      <w:r w:rsidRPr="004C0C1F">
        <w:rPr>
          <w:rFonts w:ascii="Times New Roman" w:hAnsi="Times New Roman" w:cs="Times New Roman"/>
          <w:noProof/>
          <w:sz w:val="24"/>
          <w:szCs w:val="24"/>
        </w:rPr>
        <w:t xml:space="preserve">: 1–14.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8.</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Mbyuzi AO,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and associated risk factors of peste des petits ruminants and contagious caprine pleuro-pneumonia in goats and sheep in the southern zone of Tanzania. </w:t>
      </w:r>
      <w:r w:rsidRPr="004C0C1F">
        <w:rPr>
          <w:rFonts w:ascii="Times New Roman" w:hAnsi="Times New Roman" w:cs="Times New Roman"/>
          <w:i/>
          <w:iCs/>
          <w:noProof/>
          <w:sz w:val="24"/>
          <w:szCs w:val="24"/>
        </w:rPr>
        <w:t>Preventive Veterinary Medicine</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116</w:t>
      </w:r>
      <w:r w:rsidRPr="004C0C1F">
        <w:rPr>
          <w:rFonts w:ascii="Times New Roman" w:hAnsi="Times New Roman" w:cs="Times New Roman"/>
          <w:noProof/>
          <w:sz w:val="24"/>
          <w:szCs w:val="24"/>
        </w:rPr>
        <w:t xml:space="preserve">: 138–144.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19.</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Ishag O, Intisar K, Ali Y</w:t>
      </w:r>
      <w:r w:rsidRPr="004C0C1F">
        <w:rPr>
          <w:rFonts w:ascii="Times New Roman" w:hAnsi="Times New Roman" w:cs="Times New Roman"/>
          <w:noProof/>
          <w:sz w:val="24"/>
          <w:szCs w:val="24"/>
        </w:rPr>
        <w:t xml:space="preserve">. Detection of antibodies to peste des petits ruminants virus using passive haemagglutination test and cELISA in the White Nile state - Sudan, comparative study. </w:t>
      </w:r>
      <w:r w:rsidRPr="004C0C1F">
        <w:rPr>
          <w:rFonts w:ascii="Times New Roman" w:hAnsi="Times New Roman" w:cs="Times New Roman"/>
          <w:i/>
          <w:iCs/>
          <w:noProof/>
          <w:sz w:val="24"/>
          <w:szCs w:val="24"/>
        </w:rPr>
        <w:t>African Journal of Microbiology Research</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8</w:t>
      </w:r>
      <w:r w:rsidRPr="004C0C1F">
        <w:rPr>
          <w:rFonts w:ascii="Times New Roman" w:hAnsi="Times New Roman" w:cs="Times New Roman"/>
          <w:noProof/>
          <w:sz w:val="24"/>
          <w:szCs w:val="24"/>
        </w:rPr>
        <w:t xml:space="preserve">: 3475–3481.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0.</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Dayhum A,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and epidemiology of peste des petits ruminants in Libya. </w:t>
      </w:r>
      <w:r w:rsidRPr="004C0C1F">
        <w:rPr>
          <w:rFonts w:ascii="Times New Roman" w:hAnsi="Times New Roman" w:cs="Times New Roman"/>
          <w:i/>
          <w:iCs/>
          <w:noProof/>
          <w:sz w:val="24"/>
          <w:szCs w:val="24"/>
        </w:rPr>
        <w:t>Transboundary and Emerging Diseases</w:t>
      </w:r>
      <w:r w:rsidRPr="004C0C1F">
        <w:rPr>
          <w:rFonts w:ascii="Times New Roman" w:hAnsi="Times New Roman" w:cs="Times New Roman"/>
          <w:noProof/>
          <w:sz w:val="24"/>
          <w:szCs w:val="24"/>
        </w:rPr>
        <w:t xml:space="preserve"> 2017; : 1–7.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lastRenderedPageBreak/>
        <w:t>21.</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Waret-Szkuta A,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este des petits ruminants (PPR) in Ethiopia: Analysis of a national serological survey. </w:t>
      </w:r>
      <w:r w:rsidRPr="004C0C1F">
        <w:rPr>
          <w:rFonts w:ascii="Times New Roman" w:hAnsi="Times New Roman" w:cs="Times New Roman"/>
          <w:i/>
          <w:iCs/>
          <w:noProof/>
          <w:sz w:val="24"/>
          <w:szCs w:val="24"/>
        </w:rPr>
        <w:t>BMC Veterinary Research</w:t>
      </w:r>
      <w:r w:rsidRPr="004C0C1F">
        <w:rPr>
          <w:rFonts w:ascii="Times New Roman" w:hAnsi="Times New Roman" w:cs="Times New Roman"/>
          <w:noProof/>
          <w:sz w:val="24"/>
          <w:szCs w:val="24"/>
        </w:rPr>
        <w:t xml:space="preserve"> 2008; </w:t>
      </w:r>
      <w:r w:rsidRPr="004C0C1F">
        <w:rPr>
          <w:rFonts w:ascii="Times New Roman" w:hAnsi="Times New Roman" w:cs="Times New Roman"/>
          <w:b/>
          <w:bCs/>
          <w:noProof/>
          <w:sz w:val="24"/>
          <w:szCs w:val="24"/>
        </w:rPr>
        <w:t>4</w:t>
      </w:r>
      <w:r w:rsidRPr="004C0C1F">
        <w:rPr>
          <w:rFonts w:ascii="Times New Roman" w:hAnsi="Times New Roman" w:cs="Times New Roman"/>
          <w:noProof/>
          <w:sz w:val="24"/>
          <w:szCs w:val="24"/>
        </w:rPr>
        <w:t xml:space="preserve">: 1–10.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2.</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Rony MS,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este des petits ruminants risk factors and space – time clusters in Mymensingh, Bangladesh. </w:t>
      </w:r>
      <w:r w:rsidRPr="004C0C1F">
        <w:rPr>
          <w:rFonts w:ascii="Times New Roman" w:hAnsi="Times New Roman" w:cs="Times New Roman"/>
          <w:i/>
          <w:iCs/>
          <w:noProof/>
          <w:sz w:val="24"/>
          <w:szCs w:val="24"/>
        </w:rPr>
        <w:t>Transboundary and Emerging Diseases</w:t>
      </w:r>
      <w:r w:rsidRPr="004C0C1F">
        <w:rPr>
          <w:rFonts w:ascii="Times New Roman" w:hAnsi="Times New Roman" w:cs="Times New Roman"/>
          <w:noProof/>
          <w:sz w:val="24"/>
          <w:szCs w:val="24"/>
        </w:rPr>
        <w:t xml:space="preserve"> 2017; </w:t>
      </w:r>
      <w:r w:rsidRPr="004C0C1F">
        <w:rPr>
          <w:rFonts w:ascii="Times New Roman" w:hAnsi="Times New Roman" w:cs="Times New Roman"/>
          <w:b/>
          <w:bCs/>
          <w:noProof/>
          <w:sz w:val="24"/>
          <w:szCs w:val="24"/>
        </w:rPr>
        <w:t>64</w:t>
      </w:r>
      <w:r w:rsidRPr="004C0C1F">
        <w:rPr>
          <w:rFonts w:ascii="Times New Roman" w:hAnsi="Times New Roman" w:cs="Times New Roman"/>
          <w:noProof/>
          <w:sz w:val="24"/>
          <w:szCs w:val="24"/>
        </w:rPr>
        <w:t xml:space="preserve">: 2042–2048.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3.</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Parvez MA, Khatun R, Noman MA Al</w:t>
      </w:r>
      <w:r w:rsidRPr="004C0C1F">
        <w:rPr>
          <w:rFonts w:ascii="Times New Roman" w:hAnsi="Times New Roman" w:cs="Times New Roman"/>
          <w:noProof/>
          <w:sz w:val="24"/>
          <w:szCs w:val="24"/>
        </w:rPr>
        <w:t xml:space="preserve">. Prevalence and associated risk factors of peste des petits ruminants (PPR) in goat in Chittagong district, Bangladesh. </w:t>
      </w:r>
      <w:r w:rsidRPr="004C0C1F">
        <w:rPr>
          <w:rFonts w:ascii="Times New Roman" w:hAnsi="Times New Roman" w:cs="Times New Roman"/>
          <w:i/>
          <w:iCs/>
          <w:noProof/>
          <w:sz w:val="24"/>
          <w:szCs w:val="24"/>
        </w:rPr>
        <w:t>Research Journal for Veterinary Practitioners</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2</w:t>
      </w:r>
      <w:r w:rsidRPr="004C0C1F">
        <w:rPr>
          <w:rFonts w:ascii="Times New Roman" w:hAnsi="Times New Roman" w:cs="Times New Roman"/>
          <w:noProof/>
          <w:sz w:val="24"/>
          <w:szCs w:val="24"/>
        </w:rPr>
        <w:t xml:space="preserve">: 14–17.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4.</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Thakor R,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of Peste des Petits Ruminants in Goats of South Gujarat. </w:t>
      </w:r>
      <w:r w:rsidRPr="004C0C1F">
        <w:rPr>
          <w:rFonts w:ascii="Times New Roman" w:hAnsi="Times New Roman" w:cs="Times New Roman"/>
          <w:i/>
          <w:iCs/>
          <w:noProof/>
          <w:sz w:val="24"/>
          <w:szCs w:val="24"/>
        </w:rPr>
        <w:t>Indian Journal of Small Ruminants</w:t>
      </w:r>
      <w:r w:rsidRPr="004C0C1F">
        <w:rPr>
          <w:rFonts w:ascii="Times New Roman" w:hAnsi="Times New Roman" w:cs="Times New Roman"/>
          <w:noProof/>
          <w:sz w:val="24"/>
          <w:szCs w:val="24"/>
        </w:rPr>
        <w:t xml:space="preserve"> 2016; </w:t>
      </w:r>
      <w:r w:rsidRPr="004C0C1F">
        <w:rPr>
          <w:rFonts w:ascii="Times New Roman" w:hAnsi="Times New Roman" w:cs="Times New Roman"/>
          <w:b/>
          <w:bCs/>
          <w:noProof/>
          <w:sz w:val="24"/>
          <w:szCs w:val="24"/>
        </w:rPr>
        <w:t>22</w:t>
      </w:r>
      <w:r w:rsidRPr="004C0C1F">
        <w:rPr>
          <w:rFonts w:ascii="Times New Roman" w:hAnsi="Times New Roman" w:cs="Times New Roman"/>
          <w:noProof/>
          <w:sz w:val="24"/>
          <w:szCs w:val="24"/>
        </w:rPr>
        <w:t xml:space="preserve">: 25–254.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5.</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Muse EA,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Clinico-pathological findings of the 2011 outbreak of Peste des Petits Ruminants (PPR) in Tandahimba district, southern Tanzania. </w:t>
      </w:r>
      <w:r w:rsidRPr="004C0C1F">
        <w:rPr>
          <w:rFonts w:ascii="Times New Roman" w:hAnsi="Times New Roman" w:cs="Times New Roman"/>
          <w:i/>
          <w:iCs/>
          <w:noProof/>
          <w:sz w:val="24"/>
          <w:szCs w:val="24"/>
        </w:rPr>
        <w:t>Research Opinions in Animal &amp; Veterinary Sciences</w:t>
      </w:r>
      <w:r w:rsidRPr="004C0C1F">
        <w:rPr>
          <w:rFonts w:ascii="Times New Roman" w:hAnsi="Times New Roman" w:cs="Times New Roman"/>
          <w:noProof/>
          <w:sz w:val="24"/>
          <w:szCs w:val="24"/>
        </w:rPr>
        <w:t xml:space="preserve"> 2012; </w:t>
      </w:r>
      <w:r w:rsidRPr="004C0C1F">
        <w:rPr>
          <w:rFonts w:ascii="Times New Roman" w:hAnsi="Times New Roman" w:cs="Times New Roman"/>
          <w:b/>
          <w:bCs/>
          <w:noProof/>
          <w:sz w:val="24"/>
          <w:szCs w:val="24"/>
        </w:rPr>
        <w:t>2</w:t>
      </w:r>
      <w:r w:rsidRPr="004C0C1F">
        <w:rPr>
          <w:rFonts w:ascii="Times New Roman" w:hAnsi="Times New Roman" w:cs="Times New Roman"/>
          <w:noProof/>
          <w:sz w:val="24"/>
          <w:szCs w:val="24"/>
        </w:rPr>
        <w:t xml:space="preserve">: 256–262.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6.</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Woma TY,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survey of peste des petits ruminants virus in small ruminants from different agro-ecological zones of Nigeria. </w:t>
      </w:r>
      <w:r w:rsidRPr="004C0C1F">
        <w:rPr>
          <w:rFonts w:ascii="Times New Roman" w:hAnsi="Times New Roman" w:cs="Times New Roman"/>
          <w:i/>
          <w:iCs/>
          <w:noProof/>
          <w:sz w:val="24"/>
          <w:szCs w:val="24"/>
        </w:rPr>
        <w:t>The Onderstepoort Journal of Veterinary Research</w:t>
      </w:r>
      <w:r w:rsidRPr="004C0C1F">
        <w:rPr>
          <w:rFonts w:ascii="Times New Roman" w:hAnsi="Times New Roman" w:cs="Times New Roman"/>
          <w:noProof/>
          <w:sz w:val="24"/>
          <w:szCs w:val="24"/>
        </w:rPr>
        <w:t xml:space="preserve"> 2016; </w:t>
      </w:r>
      <w:r w:rsidRPr="004C0C1F">
        <w:rPr>
          <w:rFonts w:ascii="Times New Roman" w:hAnsi="Times New Roman" w:cs="Times New Roman"/>
          <w:b/>
          <w:bCs/>
          <w:noProof/>
          <w:sz w:val="24"/>
          <w:szCs w:val="24"/>
        </w:rPr>
        <w:t>83</w:t>
      </w:r>
      <w:r w:rsidRPr="004C0C1F">
        <w:rPr>
          <w:rFonts w:ascii="Times New Roman" w:hAnsi="Times New Roman" w:cs="Times New Roman"/>
          <w:noProof/>
          <w:sz w:val="24"/>
          <w:szCs w:val="24"/>
        </w:rPr>
        <w:t xml:space="preserve">: 1–9.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7.</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Afera B, Hussien D, Amsalu K</w:t>
      </w:r>
      <w:r w:rsidRPr="004C0C1F">
        <w:rPr>
          <w:rFonts w:ascii="Times New Roman" w:hAnsi="Times New Roman" w:cs="Times New Roman"/>
          <w:noProof/>
          <w:sz w:val="24"/>
          <w:szCs w:val="24"/>
        </w:rPr>
        <w:t xml:space="preserve">. Seroprevalence of peste des petits ruminants in goats of southern parts of Tigray region. </w:t>
      </w:r>
      <w:r w:rsidRPr="004C0C1F">
        <w:rPr>
          <w:rFonts w:ascii="Times New Roman" w:hAnsi="Times New Roman" w:cs="Times New Roman"/>
          <w:i/>
          <w:iCs/>
          <w:noProof/>
          <w:sz w:val="24"/>
          <w:szCs w:val="24"/>
        </w:rPr>
        <w:t>Global Veterinaria</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12</w:t>
      </w:r>
      <w:r w:rsidRPr="004C0C1F">
        <w:rPr>
          <w:rFonts w:ascii="Times New Roman" w:hAnsi="Times New Roman" w:cs="Times New Roman"/>
          <w:noProof/>
          <w:sz w:val="24"/>
          <w:szCs w:val="24"/>
        </w:rPr>
        <w:t xml:space="preserve">: 512–516.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8.</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Faris D,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prevalence and sero-conversion after vaccination against peste des petits ruminants in sheep and goats from Awash Fentale District, Afar, Ethiopia. </w:t>
      </w:r>
      <w:r w:rsidRPr="004C0C1F">
        <w:rPr>
          <w:rFonts w:ascii="Times New Roman" w:hAnsi="Times New Roman" w:cs="Times New Roman"/>
          <w:i/>
          <w:iCs/>
          <w:noProof/>
          <w:sz w:val="24"/>
          <w:szCs w:val="24"/>
        </w:rPr>
        <w:t>Preventive Veterinary Medicine</w:t>
      </w:r>
      <w:r w:rsidRPr="004C0C1F">
        <w:rPr>
          <w:rFonts w:ascii="Times New Roman" w:hAnsi="Times New Roman" w:cs="Times New Roman"/>
          <w:noProof/>
          <w:sz w:val="24"/>
          <w:szCs w:val="24"/>
        </w:rPr>
        <w:t xml:space="preserve"> 2012; </w:t>
      </w:r>
      <w:r w:rsidRPr="004C0C1F">
        <w:rPr>
          <w:rFonts w:ascii="Times New Roman" w:hAnsi="Times New Roman" w:cs="Times New Roman"/>
          <w:b/>
          <w:bCs/>
          <w:noProof/>
          <w:sz w:val="24"/>
          <w:szCs w:val="24"/>
        </w:rPr>
        <w:t>103</w:t>
      </w:r>
      <w:r w:rsidRPr="004C0C1F">
        <w:rPr>
          <w:rFonts w:ascii="Times New Roman" w:hAnsi="Times New Roman" w:cs="Times New Roman"/>
          <w:noProof/>
          <w:sz w:val="24"/>
          <w:szCs w:val="24"/>
        </w:rPr>
        <w:t xml:space="preserve">: 157–162.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29.</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Islam K,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Prevalence and clinico–pathological features of peste des petits ruminants. </w:t>
      </w:r>
      <w:r w:rsidRPr="004C0C1F">
        <w:rPr>
          <w:rFonts w:ascii="Times New Roman" w:hAnsi="Times New Roman" w:cs="Times New Roman"/>
          <w:i/>
          <w:iCs/>
          <w:noProof/>
          <w:sz w:val="24"/>
          <w:szCs w:val="24"/>
        </w:rPr>
        <w:t>Journal of Infection and Molecular Biology</w:t>
      </w:r>
      <w:r w:rsidRPr="004C0C1F">
        <w:rPr>
          <w:rFonts w:ascii="Times New Roman" w:hAnsi="Times New Roman" w:cs="Times New Roman"/>
          <w:noProof/>
          <w:sz w:val="24"/>
          <w:szCs w:val="24"/>
        </w:rPr>
        <w:t xml:space="preserve"> 2014; </w:t>
      </w:r>
      <w:r w:rsidRPr="004C0C1F">
        <w:rPr>
          <w:rFonts w:ascii="Times New Roman" w:hAnsi="Times New Roman" w:cs="Times New Roman"/>
          <w:b/>
          <w:bCs/>
          <w:noProof/>
          <w:sz w:val="24"/>
          <w:szCs w:val="24"/>
        </w:rPr>
        <w:t>2</w:t>
      </w:r>
      <w:r w:rsidRPr="004C0C1F">
        <w:rPr>
          <w:rFonts w:ascii="Times New Roman" w:hAnsi="Times New Roman" w:cs="Times New Roman"/>
          <w:noProof/>
          <w:sz w:val="24"/>
          <w:szCs w:val="24"/>
        </w:rPr>
        <w:t xml:space="preserve">: 43–48.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C0C1F">
        <w:rPr>
          <w:rFonts w:ascii="Times New Roman" w:hAnsi="Times New Roman" w:cs="Times New Roman"/>
          <w:noProof/>
          <w:sz w:val="24"/>
          <w:szCs w:val="24"/>
        </w:rPr>
        <w:t>30.</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Woma TY,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Serological evidence of camel exposure to peste des petits ruminants </w:t>
      </w:r>
      <w:r w:rsidRPr="004C0C1F">
        <w:rPr>
          <w:rFonts w:ascii="Times New Roman" w:hAnsi="Times New Roman" w:cs="Times New Roman"/>
          <w:noProof/>
          <w:sz w:val="24"/>
          <w:szCs w:val="24"/>
        </w:rPr>
        <w:lastRenderedPageBreak/>
        <w:t xml:space="preserve">virus (PPRV) in Nigeria. </w:t>
      </w:r>
      <w:r w:rsidRPr="004C0C1F">
        <w:rPr>
          <w:rFonts w:ascii="Times New Roman" w:hAnsi="Times New Roman" w:cs="Times New Roman"/>
          <w:i/>
          <w:iCs/>
          <w:noProof/>
          <w:sz w:val="24"/>
          <w:szCs w:val="24"/>
        </w:rPr>
        <w:t>Tropical Animal Health and Production</w:t>
      </w:r>
      <w:r w:rsidRPr="004C0C1F">
        <w:rPr>
          <w:rFonts w:ascii="Times New Roman" w:hAnsi="Times New Roman" w:cs="Times New Roman"/>
          <w:noProof/>
          <w:sz w:val="24"/>
          <w:szCs w:val="24"/>
        </w:rPr>
        <w:t xml:space="preserve"> 2015; </w:t>
      </w:r>
      <w:r w:rsidRPr="004C0C1F">
        <w:rPr>
          <w:rFonts w:ascii="Times New Roman" w:hAnsi="Times New Roman" w:cs="Times New Roman"/>
          <w:b/>
          <w:bCs/>
          <w:noProof/>
          <w:sz w:val="24"/>
          <w:szCs w:val="24"/>
        </w:rPr>
        <w:t>47</w:t>
      </w:r>
      <w:r w:rsidRPr="004C0C1F">
        <w:rPr>
          <w:rFonts w:ascii="Times New Roman" w:hAnsi="Times New Roman" w:cs="Times New Roman"/>
          <w:noProof/>
          <w:sz w:val="24"/>
          <w:szCs w:val="24"/>
        </w:rPr>
        <w:t xml:space="preserve">: 603–606. </w:t>
      </w:r>
    </w:p>
    <w:p w:rsidR="004C0C1F" w:rsidRPr="004C0C1F" w:rsidRDefault="004C0C1F" w:rsidP="004C0C1F">
      <w:pPr>
        <w:widowControl w:val="0"/>
        <w:autoSpaceDE w:val="0"/>
        <w:autoSpaceDN w:val="0"/>
        <w:adjustRightInd w:val="0"/>
        <w:spacing w:after="0" w:line="480" w:lineRule="auto"/>
        <w:ind w:left="640" w:hanging="640"/>
        <w:rPr>
          <w:rFonts w:ascii="Times New Roman" w:hAnsi="Times New Roman" w:cs="Times New Roman"/>
          <w:noProof/>
          <w:sz w:val="24"/>
        </w:rPr>
      </w:pPr>
      <w:r w:rsidRPr="004C0C1F">
        <w:rPr>
          <w:rFonts w:ascii="Times New Roman" w:hAnsi="Times New Roman" w:cs="Times New Roman"/>
          <w:noProof/>
          <w:sz w:val="24"/>
          <w:szCs w:val="24"/>
        </w:rPr>
        <w:t>31.</w:t>
      </w:r>
      <w:r w:rsidRPr="004C0C1F">
        <w:rPr>
          <w:rFonts w:ascii="Times New Roman" w:hAnsi="Times New Roman" w:cs="Times New Roman"/>
          <w:noProof/>
          <w:sz w:val="24"/>
          <w:szCs w:val="24"/>
        </w:rPr>
        <w:tab/>
      </w:r>
      <w:r w:rsidRPr="004C0C1F">
        <w:rPr>
          <w:rFonts w:ascii="Times New Roman" w:hAnsi="Times New Roman" w:cs="Times New Roman"/>
          <w:b/>
          <w:bCs/>
          <w:noProof/>
          <w:sz w:val="24"/>
          <w:szCs w:val="24"/>
        </w:rPr>
        <w:t xml:space="preserve">Bari S, </w:t>
      </w:r>
      <w:r w:rsidRPr="004C0C1F">
        <w:rPr>
          <w:rFonts w:ascii="Times New Roman" w:hAnsi="Times New Roman" w:cs="Times New Roman"/>
          <w:b/>
          <w:bCs/>
          <w:i/>
          <w:iCs/>
          <w:noProof/>
          <w:sz w:val="24"/>
          <w:szCs w:val="24"/>
        </w:rPr>
        <w:t>et al.</w:t>
      </w:r>
      <w:r w:rsidRPr="004C0C1F">
        <w:rPr>
          <w:rFonts w:ascii="Times New Roman" w:hAnsi="Times New Roman" w:cs="Times New Roman"/>
          <w:noProof/>
          <w:sz w:val="24"/>
          <w:szCs w:val="24"/>
        </w:rPr>
        <w:t xml:space="preserve"> Hemato-biochemical parameters of Pesti-des Petits Ruminants (PPR) affected goats in Chittagong, Bangladesh. </w:t>
      </w:r>
      <w:r w:rsidRPr="004C0C1F">
        <w:rPr>
          <w:rFonts w:ascii="Times New Roman" w:hAnsi="Times New Roman" w:cs="Times New Roman"/>
          <w:i/>
          <w:iCs/>
          <w:noProof/>
          <w:sz w:val="24"/>
          <w:szCs w:val="24"/>
        </w:rPr>
        <w:t>Journal of Advanced Veterinary and Animal Research</w:t>
      </w:r>
      <w:r w:rsidRPr="004C0C1F">
        <w:rPr>
          <w:rFonts w:ascii="Times New Roman" w:hAnsi="Times New Roman" w:cs="Times New Roman"/>
          <w:noProof/>
          <w:sz w:val="24"/>
          <w:szCs w:val="24"/>
        </w:rPr>
        <w:t xml:space="preserve"> 2018; </w:t>
      </w:r>
      <w:r w:rsidRPr="004C0C1F">
        <w:rPr>
          <w:rFonts w:ascii="Times New Roman" w:hAnsi="Times New Roman" w:cs="Times New Roman"/>
          <w:b/>
          <w:bCs/>
          <w:noProof/>
          <w:sz w:val="24"/>
          <w:szCs w:val="24"/>
        </w:rPr>
        <w:t>5</w:t>
      </w:r>
      <w:r w:rsidRPr="004C0C1F">
        <w:rPr>
          <w:rFonts w:ascii="Times New Roman" w:hAnsi="Times New Roman" w:cs="Times New Roman"/>
          <w:noProof/>
          <w:sz w:val="24"/>
          <w:szCs w:val="24"/>
        </w:rPr>
        <w:t xml:space="preserve">: 211–217. </w:t>
      </w:r>
    </w:p>
    <w:p w:rsidR="00EA5B9F" w:rsidRDefault="00EA5B9F" w:rsidP="00EA5B9F">
      <w:pPr>
        <w:spacing w:after="0" w:line="480" w:lineRule="auto"/>
        <w:rPr>
          <w:rFonts w:ascii="Times New Roman" w:hAnsi="Times New Roman" w:cs="Times New Roman"/>
          <w:sz w:val="24"/>
          <w:szCs w:val="24"/>
        </w:rPr>
      </w:pPr>
      <w:r w:rsidRPr="008F7D26">
        <w:rPr>
          <w:rFonts w:ascii="Times New Roman" w:hAnsi="Times New Roman" w:cs="Times New Roman"/>
          <w:sz w:val="24"/>
          <w:szCs w:val="24"/>
        </w:rPr>
        <w:fldChar w:fldCharType="end"/>
      </w:r>
    </w:p>
    <w:p w:rsidR="00A21EDB" w:rsidRDefault="00A21EDB"/>
    <w:sectPr w:rsidR="00A21EDB" w:rsidSect="00B74F3A">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B9F"/>
    <w:rsid w:val="000152B2"/>
    <w:rsid w:val="00035C62"/>
    <w:rsid w:val="000C7863"/>
    <w:rsid w:val="00115010"/>
    <w:rsid w:val="00135D3D"/>
    <w:rsid w:val="00294CF1"/>
    <w:rsid w:val="0031030C"/>
    <w:rsid w:val="003923AB"/>
    <w:rsid w:val="0043656D"/>
    <w:rsid w:val="004C0C1F"/>
    <w:rsid w:val="00720771"/>
    <w:rsid w:val="009307FA"/>
    <w:rsid w:val="00A21EDB"/>
    <w:rsid w:val="00B6280D"/>
    <w:rsid w:val="00B82753"/>
    <w:rsid w:val="00BA7C91"/>
    <w:rsid w:val="00D34382"/>
    <w:rsid w:val="00EA5B9F"/>
    <w:rsid w:val="00FA59F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99AB2"/>
  <w15:chartTrackingRefBased/>
  <w15:docId w15:val="{97D483C1-A3BD-4CF9-A8F0-A692FDDCA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B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5B9F"/>
    <w:pPr>
      <w:spacing w:before="100" w:beforeAutospacing="1" w:after="100" w:afterAutospacing="1" w:line="240" w:lineRule="auto"/>
    </w:pPr>
    <w:rPr>
      <w:rFonts w:ascii="Times New Roman" w:eastAsia="Times New Roman" w:hAnsi="Times New Roman" w:cs="Times New Roman"/>
      <w:sz w:val="24"/>
      <w:szCs w:val="24"/>
    </w:rPr>
  </w:style>
  <w:style w:type="table" w:styleId="ListTable3-Accent3">
    <w:name w:val="List Table 3 Accent 3"/>
    <w:basedOn w:val="TableNormal"/>
    <w:uiPriority w:val="48"/>
    <w:rsid w:val="00EA5B9F"/>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LineNumber">
    <w:name w:val="line number"/>
    <w:basedOn w:val="DefaultParagraphFont"/>
    <w:uiPriority w:val="99"/>
    <w:semiHidden/>
    <w:unhideWhenUsed/>
    <w:rsid w:val="00EA5B9F"/>
  </w:style>
  <w:style w:type="paragraph" w:styleId="BalloonText">
    <w:name w:val="Balloon Text"/>
    <w:basedOn w:val="Normal"/>
    <w:link w:val="BalloonTextChar"/>
    <w:uiPriority w:val="99"/>
    <w:semiHidden/>
    <w:unhideWhenUsed/>
    <w:rsid w:val="00035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960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EFC89-6F0E-42AA-9AD9-B37BE5DD8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3243</Words>
  <Characters>75486</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dc:creator>
  <cp:keywords/>
  <dc:description/>
  <cp:lastModifiedBy>Catherine</cp:lastModifiedBy>
  <cp:revision>3</cp:revision>
  <dcterms:created xsi:type="dcterms:W3CDTF">2019-05-08T18:55:00Z</dcterms:created>
  <dcterms:modified xsi:type="dcterms:W3CDTF">2019-05-0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pidemiology-and-infection</vt:lpwstr>
  </property>
  <property fmtid="{D5CDD505-2E9C-101B-9397-08002B2CF9AE}" pid="11" name="Mendeley Recent Style Name 4_1">
    <vt:lpwstr>Epidemiology &amp; Infec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pidemiology-and-infection</vt:lpwstr>
  </property>
  <property fmtid="{D5CDD505-2E9C-101B-9397-08002B2CF9AE}" pid="24" name="Mendeley Unique User Id_1">
    <vt:lpwstr>df685414-b576-3645-946d-592a89b3c350</vt:lpwstr>
  </property>
</Properties>
</file>